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729BF6" w14:textId="482F9E9E" w:rsidR="003D6A4C" w:rsidRDefault="001675DC" w:rsidP="001675DC">
      <w:pPr>
        <w:jc w:val="center"/>
      </w:pPr>
      <w:r>
        <w:t>(Agency Logo)</w:t>
      </w:r>
    </w:p>
    <w:p w14:paraId="71F010FF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35FBD02B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45E2D992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5E26E301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5E9BD8A7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17C61014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33A3F4DB" w14:textId="1BD36493" w:rsidR="00B6328C" w:rsidRDefault="00B55A79" w:rsidP="006E4CD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USTAINABLE</w:t>
      </w:r>
    </w:p>
    <w:p w14:paraId="620E2F17" w14:textId="05390860" w:rsidR="00D212BA" w:rsidRPr="00437AFC" w:rsidRDefault="00B55A79" w:rsidP="003D6A4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TRATEGY</w:t>
      </w:r>
      <w:r w:rsidR="001E398E" w:rsidRPr="00B6328C">
        <w:rPr>
          <w:b/>
          <w:sz w:val="32"/>
        </w:rPr>
        <w:t xml:space="preserve"> </w:t>
      </w:r>
      <w:r w:rsidR="00B12363">
        <w:rPr>
          <w:b/>
          <w:sz w:val="32"/>
        </w:rPr>
        <w:t>REPORT</w:t>
      </w:r>
      <w:r w:rsidR="003D6A4C">
        <w:rPr>
          <w:b/>
          <w:sz w:val="32"/>
        </w:rPr>
        <w:br/>
        <w:t>GREAT ST</w:t>
      </w:r>
      <w:r w:rsidR="00706E6F">
        <w:rPr>
          <w:b/>
          <w:sz w:val="32"/>
        </w:rPr>
        <w:t>RATEGIES</w:t>
      </w:r>
      <w:r w:rsidR="00CA450C" w:rsidRPr="00B55C65">
        <w:rPr>
          <w:rStyle w:val="FootnoteReference"/>
          <w:sz w:val="24"/>
        </w:rPr>
        <w:footnoteReference w:id="2"/>
      </w:r>
    </w:p>
    <w:p w14:paraId="0BB28908" w14:textId="75AF1A36" w:rsidR="00A24711" w:rsidRDefault="00A24711" w:rsidP="006E4CDC">
      <w:pPr>
        <w:widowControl/>
        <w:rPr>
          <w:b/>
        </w:rPr>
      </w:pPr>
    </w:p>
    <w:p w14:paraId="0409F094" w14:textId="598D92F6" w:rsidR="00D212BA" w:rsidRDefault="00D212BA" w:rsidP="007C7D08">
      <w:pPr>
        <w:widowControl/>
        <w:jc w:val="center"/>
        <w:rPr>
          <w:b/>
        </w:rPr>
      </w:pPr>
      <w:r w:rsidRPr="00B55C65">
        <w:rPr>
          <w:b/>
        </w:rPr>
        <w:t>Table of Contents</w:t>
      </w:r>
    </w:p>
    <w:p w14:paraId="162628BE" w14:textId="77777777" w:rsidR="007C7D08" w:rsidRDefault="007C7D08" w:rsidP="007C7D08">
      <w:pPr>
        <w:widowControl/>
        <w:jc w:val="center"/>
        <w:rPr>
          <w:b/>
        </w:rPr>
      </w:pPr>
    </w:p>
    <w:bookmarkStart w:id="0" w:name="_Toc267124575"/>
    <w:p w14:paraId="7C25103D" w14:textId="484C7493" w:rsidR="0025118F" w:rsidRDefault="002B6A02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43832316" w:history="1">
        <w:r w:rsidR="0025118F" w:rsidRPr="00EE4B9B">
          <w:rPr>
            <w:rStyle w:val="Hyperlink"/>
            <w:noProof/>
          </w:rPr>
          <w:t>Great Strategies Report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16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34ECE65A" w14:textId="2CFFB4B1" w:rsidR="0025118F" w:rsidRDefault="000330A1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17" w:history="1">
        <w:r w:rsidR="0025118F" w:rsidRPr="00EE4B9B">
          <w:rPr>
            <w:rStyle w:val="Hyperlink"/>
            <w:noProof/>
          </w:rPr>
          <w:t>Build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17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7F4DDDA3" w14:textId="0741687E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18" w:history="1">
        <w:r w:rsidR="0025118F" w:rsidRPr="00EE4B9B">
          <w:rPr>
            <w:rStyle w:val="Hyperlink"/>
            <w:noProof/>
          </w:rPr>
          <w:t>Current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18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693CB956" w14:textId="058D65FC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19" w:history="1">
        <w:r w:rsidR="0025118F" w:rsidRPr="00EE4B9B">
          <w:rPr>
            <w:rStyle w:val="Hyperlink"/>
            <w:noProof/>
          </w:rPr>
          <w:t>New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19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599F13A6" w14:textId="0136AAA6" w:rsidR="0025118F" w:rsidRDefault="000330A1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0" w:history="1">
        <w:r w:rsidR="0025118F" w:rsidRPr="00EE4B9B">
          <w:rPr>
            <w:rStyle w:val="Hyperlink"/>
            <w:noProof/>
          </w:rPr>
          <w:t>Test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0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46C1A75D" w14:textId="1A678A06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1" w:history="1">
        <w:r w:rsidR="0025118F" w:rsidRPr="00EE4B9B">
          <w:rPr>
            <w:rStyle w:val="Hyperlink"/>
            <w:noProof/>
          </w:rPr>
          <w:t>External Environment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1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2</w:t>
        </w:r>
        <w:r w:rsidR="0025118F">
          <w:rPr>
            <w:noProof/>
            <w:webHidden/>
          </w:rPr>
          <w:fldChar w:fldCharType="end"/>
        </w:r>
      </w:hyperlink>
    </w:p>
    <w:p w14:paraId="0E3E6F62" w14:textId="68D85FA7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2" w:history="1">
        <w:r w:rsidR="0025118F" w:rsidRPr="00EE4B9B">
          <w:rPr>
            <w:rStyle w:val="Hyperlink"/>
            <w:noProof/>
          </w:rPr>
          <w:t>Internal Environment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2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3</w:t>
        </w:r>
        <w:r w:rsidR="0025118F">
          <w:rPr>
            <w:noProof/>
            <w:webHidden/>
          </w:rPr>
          <w:fldChar w:fldCharType="end"/>
        </w:r>
      </w:hyperlink>
    </w:p>
    <w:p w14:paraId="0C43B8DA" w14:textId="51B5FFF4" w:rsidR="0025118F" w:rsidRDefault="000330A1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3" w:history="1">
        <w:r w:rsidR="0025118F" w:rsidRPr="00EE4B9B">
          <w:rPr>
            <w:rStyle w:val="Hyperlink"/>
            <w:noProof/>
          </w:rPr>
          <w:t>Great Strategies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3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3</w:t>
        </w:r>
        <w:r w:rsidR="0025118F">
          <w:rPr>
            <w:noProof/>
            <w:webHidden/>
          </w:rPr>
          <w:fldChar w:fldCharType="end"/>
        </w:r>
      </w:hyperlink>
    </w:p>
    <w:p w14:paraId="1D174A28" w14:textId="28EC677E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4" w:history="1">
        <w:r w:rsidR="0025118F" w:rsidRPr="00EE4B9B">
          <w:rPr>
            <w:rStyle w:val="Hyperlink"/>
            <w:noProof/>
          </w:rPr>
          <w:t>Decide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4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3</w:t>
        </w:r>
        <w:r w:rsidR="0025118F">
          <w:rPr>
            <w:noProof/>
            <w:webHidden/>
          </w:rPr>
          <w:fldChar w:fldCharType="end"/>
        </w:r>
      </w:hyperlink>
    </w:p>
    <w:p w14:paraId="21849489" w14:textId="0AD4E23A" w:rsidR="0025118F" w:rsidRDefault="000330A1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5" w:history="1">
        <w:r w:rsidR="0025118F" w:rsidRPr="00EE4B9B">
          <w:rPr>
            <w:rStyle w:val="Hyperlink"/>
            <w:noProof/>
          </w:rPr>
          <w:t>Great Strategies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5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4</w:t>
        </w:r>
        <w:r w:rsidR="0025118F">
          <w:rPr>
            <w:noProof/>
            <w:webHidden/>
          </w:rPr>
          <w:fldChar w:fldCharType="end"/>
        </w:r>
      </w:hyperlink>
    </w:p>
    <w:p w14:paraId="7643017D" w14:textId="30CA64E9" w:rsidR="0025118F" w:rsidRDefault="000330A1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6" w:history="1">
        <w:r w:rsidR="0025118F" w:rsidRPr="00EE4B9B">
          <w:rPr>
            <w:rStyle w:val="Hyperlink"/>
            <w:rFonts w:cs="Arial"/>
            <w:noProof/>
          </w:rPr>
          <w:t>Summary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6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4</w:t>
        </w:r>
        <w:r w:rsidR="0025118F">
          <w:rPr>
            <w:noProof/>
            <w:webHidden/>
          </w:rPr>
          <w:fldChar w:fldCharType="end"/>
        </w:r>
      </w:hyperlink>
    </w:p>
    <w:p w14:paraId="039D21AF" w14:textId="1D2B33AD" w:rsidR="0025118F" w:rsidRDefault="000330A1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7" w:history="1">
        <w:r w:rsidR="0025118F" w:rsidRPr="00EE4B9B">
          <w:rPr>
            <w:rStyle w:val="Hyperlink"/>
            <w:noProof/>
          </w:rPr>
          <w:t>References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7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5</w:t>
        </w:r>
        <w:r w:rsidR="0025118F">
          <w:rPr>
            <w:noProof/>
            <w:webHidden/>
          </w:rPr>
          <w:fldChar w:fldCharType="end"/>
        </w:r>
      </w:hyperlink>
    </w:p>
    <w:p w14:paraId="3E21E10F" w14:textId="3EF66A3D" w:rsidR="0025118F" w:rsidRDefault="000330A1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3832328" w:history="1">
        <w:r w:rsidR="0025118F" w:rsidRPr="00EE4B9B">
          <w:rPr>
            <w:rStyle w:val="Hyperlink"/>
            <w:noProof/>
          </w:rPr>
          <w:t>Endnotes</w:t>
        </w:r>
        <w:r w:rsidR="0025118F">
          <w:rPr>
            <w:noProof/>
            <w:webHidden/>
          </w:rPr>
          <w:tab/>
        </w:r>
        <w:r w:rsidR="0025118F">
          <w:rPr>
            <w:noProof/>
            <w:webHidden/>
          </w:rPr>
          <w:fldChar w:fldCharType="begin"/>
        </w:r>
        <w:r w:rsidR="0025118F">
          <w:rPr>
            <w:noProof/>
            <w:webHidden/>
          </w:rPr>
          <w:instrText xml:space="preserve"> PAGEREF _Toc443832328 \h </w:instrText>
        </w:r>
        <w:r w:rsidR="0025118F">
          <w:rPr>
            <w:noProof/>
            <w:webHidden/>
          </w:rPr>
        </w:r>
        <w:r w:rsidR="0025118F">
          <w:rPr>
            <w:noProof/>
            <w:webHidden/>
          </w:rPr>
          <w:fldChar w:fldCharType="separate"/>
        </w:r>
        <w:r w:rsidR="0025118F">
          <w:rPr>
            <w:noProof/>
            <w:webHidden/>
          </w:rPr>
          <w:t>5</w:t>
        </w:r>
        <w:r w:rsidR="0025118F">
          <w:rPr>
            <w:noProof/>
            <w:webHidden/>
          </w:rPr>
          <w:fldChar w:fldCharType="end"/>
        </w:r>
      </w:hyperlink>
    </w:p>
    <w:p w14:paraId="729938C2" w14:textId="51E292C2" w:rsidR="00112640" w:rsidRPr="00D869F9" w:rsidRDefault="002B6A02" w:rsidP="006E4CDC">
      <w:r>
        <w:fldChar w:fldCharType="end"/>
      </w:r>
      <w:bookmarkStart w:id="1" w:name="_Toc267124612"/>
      <w:bookmarkEnd w:id="0"/>
    </w:p>
    <w:p w14:paraId="36E02415" w14:textId="77777777" w:rsidR="006E4CDC" w:rsidRDefault="006E4CDC">
      <w:pPr>
        <w:widowControl/>
        <w:rPr>
          <w:b/>
          <w:caps/>
          <w:sz w:val="32"/>
        </w:rPr>
      </w:pPr>
      <w:bookmarkStart w:id="2" w:name="_Toc394861995"/>
      <w:r>
        <w:br w:type="page"/>
      </w:r>
    </w:p>
    <w:p w14:paraId="2A880FB0" w14:textId="323FEFFF" w:rsidR="00112640" w:rsidRPr="001369AA" w:rsidRDefault="00112640" w:rsidP="00112640">
      <w:pPr>
        <w:pStyle w:val="Heading1"/>
      </w:pPr>
      <w:bookmarkStart w:id="3" w:name="_Toc443832316"/>
      <w:r>
        <w:lastRenderedPageBreak/>
        <w:t xml:space="preserve">Great </w:t>
      </w:r>
      <w:bookmarkEnd w:id="2"/>
      <w:r w:rsidR="006B5C44">
        <w:t xml:space="preserve">Strategies </w:t>
      </w:r>
      <w:r w:rsidR="00D869F9">
        <w:t>Report</w:t>
      </w:r>
      <w:bookmarkEnd w:id="3"/>
    </w:p>
    <w:p w14:paraId="40CEA429" w14:textId="76B6476A" w:rsidR="00112640" w:rsidRPr="00B55C65" w:rsidRDefault="00112640" w:rsidP="00112640">
      <w:pPr>
        <w:widowControl/>
        <w:jc w:val="center"/>
      </w:pPr>
      <w:r w:rsidRPr="00B55C65">
        <w:t xml:space="preserve">What </w:t>
      </w:r>
      <w:r w:rsidR="006B5C44">
        <w:rPr>
          <w:i/>
        </w:rPr>
        <w:t xml:space="preserve">should </w:t>
      </w:r>
      <w:r>
        <w:t>we do n</w:t>
      </w:r>
      <w:r w:rsidR="006B5C44">
        <w:t>ext</w:t>
      </w:r>
      <w:r w:rsidRPr="00B55C65">
        <w:t>?</w:t>
      </w:r>
    </w:p>
    <w:p w14:paraId="527C8ED6" w14:textId="77777777" w:rsidR="00112640" w:rsidRPr="00B55C65" w:rsidRDefault="00112640" w:rsidP="00435705"/>
    <w:p w14:paraId="6BE02281" w14:textId="77777777" w:rsidR="00706E6F" w:rsidRPr="00D8667C" w:rsidRDefault="00706E6F" w:rsidP="001F0842">
      <w:pPr>
        <w:pStyle w:val="Heading2"/>
      </w:pPr>
      <w:bookmarkStart w:id="4" w:name="_Toc414023304"/>
      <w:bookmarkStart w:id="5" w:name="_Toc443832317"/>
      <w:r w:rsidRPr="00D8667C">
        <w:t>Build</w:t>
      </w:r>
      <w:bookmarkEnd w:id="4"/>
      <w:bookmarkEnd w:id="5"/>
    </w:p>
    <w:p w14:paraId="1098A9E6" w14:textId="77777777" w:rsidR="00706E6F" w:rsidRPr="00D8667C" w:rsidRDefault="00706E6F" w:rsidP="00706E6F">
      <w:pPr>
        <w:widowControl/>
        <w:rPr>
          <w:rFonts w:cs="Arial"/>
        </w:rPr>
      </w:pPr>
    </w:p>
    <w:p w14:paraId="4BBA99EC" w14:textId="77777777" w:rsidR="00706E6F" w:rsidRPr="00D8667C" w:rsidRDefault="00706E6F" w:rsidP="001F0842">
      <w:pPr>
        <w:pStyle w:val="Heading3"/>
      </w:pPr>
      <w:bookmarkStart w:id="6" w:name="_Toc443832318"/>
      <w:r w:rsidRPr="00D8667C">
        <w:t>Current</w:t>
      </w:r>
      <w:bookmarkEnd w:id="6"/>
    </w:p>
    <w:p w14:paraId="50AFC382" w14:textId="77777777" w:rsidR="00706E6F" w:rsidRPr="00D8667C" w:rsidRDefault="00706E6F" w:rsidP="00706E6F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706E6F" w:rsidRPr="00D8667C" w14:paraId="72D319CD" w14:textId="77777777" w:rsidTr="00280E76">
        <w:trPr>
          <w:cantSplit/>
          <w:tblHeader/>
          <w:jc w:val="center"/>
        </w:trPr>
        <w:tc>
          <w:tcPr>
            <w:tcW w:w="145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1369C58" w14:textId="64E759AC" w:rsidR="00706E6F" w:rsidRPr="00D8667C" w:rsidRDefault="00280E76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708" w:type="dxa"/>
            <w:shd w:val="clear" w:color="auto" w:fill="auto"/>
          </w:tcPr>
          <w:p w14:paraId="0718C506" w14:textId="798A9404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5C4B1D9E" w14:textId="50983087" w:rsidR="00706E6F" w:rsidRPr="00D8667C" w:rsidRDefault="00706E6F" w:rsidP="00F16D5E">
            <w:pPr>
              <w:jc w:val="center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48BC1735" w14:textId="00D398C3" w:rsidR="00706E6F" w:rsidRPr="00D8667C" w:rsidRDefault="00706E6F" w:rsidP="00F16D5E">
            <w:pPr>
              <w:jc w:val="center"/>
              <w:rPr>
                <w:rFonts w:cs="Arial"/>
              </w:rPr>
            </w:pPr>
          </w:p>
        </w:tc>
      </w:tr>
      <w:tr w:rsidR="00706E6F" w:rsidRPr="00D8667C" w14:paraId="5C359D0C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2791CD9A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708" w:type="dxa"/>
            <w:shd w:val="clear" w:color="auto" w:fill="auto"/>
          </w:tcPr>
          <w:p w14:paraId="1F8957CD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2FA188E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7F8CEB8E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06E6F" w:rsidRPr="00D8667C" w14:paraId="0B82938C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0FD6B5F2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708" w:type="dxa"/>
            <w:shd w:val="clear" w:color="auto" w:fill="auto"/>
          </w:tcPr>
          <w:p w14:paraId="3B0EBD8F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3F8AFD1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521BB1D8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45AF0B5D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2B6320CD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708" w:type="dxa"/>
            <w:shd w:val="clear" w:color="auto" w:fill="auto"/>
          </w:tcPr>
          <w:p w14:paraId="14EE2221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0EA014AC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2E45C54E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06E6F" w:rsidRPr="00D8667C" w14:paraId="31BA0468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6753DA4E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708" w:type="dxa"/>
            <w:shd w:val="clear" w:color="auto" w:fill="auto"/>
          </w:tcPr>
          <w:p w14:paraId="16EAD547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4A04D0B2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</w:tcPr>
          <w:p w14:paraId="35C7169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26A6CB00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4847DF0D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0844C453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512C6C62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3046C957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1F0842" w:rsidRPr="00D8667C" w14:paraId="1B7F1977" w14:textId="77777777" w:rsidTr="0025118F">
        <w:trPr>
          <w:cantSplit/>
          <w:tblHeader/>
          <w:jc w:val="center"/>
        </w:trPr>
        <w:tc>
          <w:tcPr>
            <w:tcW w:w="1450" w:type="dxa"/>
            <w:shd w:val="clear" w:color="auto" w:fill="D9D9D9" w:themeFill="background1" w:themeFillShade="D9"/>
            <w:vAlign w:val="center"/>
          </w:tcPr>
          <w:p w14:paraId="54983FB5" w14:textId="07174C14" w:rsidR="001F0842" w:rsidRPr="00D8667C" w:rsidRDefault="001F0842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708" w:type="dxa"/>
            <w:shd w:val="clear" w:color="auto" w:fill="auto"/>
            <w:vAlign w:val="center"/>
          </w:tcPr>
          <w:p w14:paraId="6FD0E80E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3C63511B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  <w:tc>
          <w:tcPr>
            <w:tcW w:w="2709" w:type="dxa"/>
            <w:shd w:val="clear" w:color="auto" w:fill="auto"/>
            <w:vAlign w:val="center"/>
          </w:tcPr>
          <w:p w14:paraId="492B4190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</w:tr>
    </w:tbl>
    <w:p w14:paraId="67C681E9" w14:textId="77777777" w:rsidR="00706E6F" w:rsidRPr="00D8667C" w:rsidRDefault="00706E6F" w:rsidP="00706E6F">
      <w:pPr>
        <w:widowControl/>
        <w:rPr>
          <w:rFonts w:cs="Arial"/>
        </w:rPr>
      </w:pPr>
    </w:p>
    <w:p w14:paraId="4572A95A" w14:textId="77777777" w:rsidR="00706E6F" w:rsidRPr="00D8667C" w:rsidRDefault="00706E6F" w:rsidP="001F0842">
      <w:pPr>
        <w:pStyle w:val="Heading3"/>
      </w:pPr>
      <w:bookmarkStart w:id="7" w:name="_Toc443832319"/>
      <w:r w:rsidRPr="00D8667C">
        <w:t>New</w:t>
      </w:r>
      <w:bookmarkEnd w:id="7"/>
    </w:p>
    <w:p w14:paraId="5AD7B623" w14:textId="77777777" w:rsidR="00706E6F" w:rsidRPr="00D8667C" w:rsidRDefault="00706E6F" w:rsidP="00706E6F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50"/>
        <w:gridCol w:w="2708"/>
        <w:gridCol w:w="2709"/>
        <w:gridCol w:w="2709"/>
      </w:tblGrid>
      <w:tr w:rsidR="00706E6F" w:rsidRPr="00D8667C" w14:paraId="79F7DA63" w14:textId="77777777" w:rsidTr="00280E76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4BF5FB" w14:textId="705549F0" w:rsidR="00706E6F" w:rsidRPr="00D8667C" w:rsidRDefault="00280E76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689" w:type="dxa"/>
            <w:shd w:val="clear" w:color="auto" w:fill="auto"/>
          </w:tcPr>
          <w:p w14:paraId="48287493" w14:textId="3B0DDC88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530D15CD" w14:textId="3FE7CF70" w:rsidR="00706E6F" w:rsidRPr="00D8667C" w:rsidRDefault="00706E6F" w:rsidP="00F16D5E">
            <w:pPr>
              <w:jc w:val="center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380A309D" w14:textId="2E52F759" w:rsidR="00706E6F" w:rsidRPr="00D8667C" w:rsidRDefault="00706E6F" w:rsidP="00F16D5E">
            <w:pPr>
              <w:jc w:val="center"/>
              <w:rPr>
                <w:rFonts w:cs="Arial"/>
              </w:rPr>
            </w:pPr>
          </w:p>
        </w:tc>
      </w:tr>
      <w:tr w:rsidR="00706E6F" w:rsidRPr="00D8667C" w14:paraId="0B7455B4" w14:textId="77777777" w:rsidTr="0025118F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48202A0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689" w:type="dxa"/>
            <w:shd w:val="clear" w:color="auto" w:fill="auto"/>
          </w:tcPr>
          <w:p w14:paraId="7AAB74EF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1EB1F999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2CC13754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06E6F" w:rsidRPr="00D8667C" w14:paraId="4E62A44A" w14:textId="77777777" w:rsidTr="0025118F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908991C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689" w:type="dxa"/>
            <w:shd w:val="clear" w:color="auto" w:fill="auto"/>
          </w:tcPr>
          <w:p w14:paraId="29E67BE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0A2CE1C8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6DE6F5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21FC10C2" w14:textId="77777777" w:rsidTr="0025118F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9458792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689" w:type="dxa"/>
            <w:shd w:val="clear" w:color="auto" w:fill="auto"/>
          </w:tcPr>
          <w:p w14:paraId="3B6EB9F7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21E10EFA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520842EB" w14:textId="77777777" w:rsidR="00706E6F" w:rsidRPr="00D8667C" w:rsidRDefault="00706E6F" w:rsidP="00F16D5E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06E6F" w:rsidRPr="00D8667C" w14:paraId="2E315513" w14:textId="77777777" w:rsidTr="0025118F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E1B9EB8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689" w:type="dxa"/>
            <w:shd w:val="clear" w:color="auto" w:fill="auto"/>
          </w:tcPr>
          <w:p w14:paraId="64A4D42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226CD2A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43DA7117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228FE071" w14:textId="77777777" w:rsidTr="0025118F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5998BF3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689" w:type="dxa"/>
            <w:shd w:val="clear" w:color="auto" w:fill="auto"/>
          </w:tcPr>
          <w:p w14:paraId="5E9ABF25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1A3CE6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3432F93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1F0842" w:rsidRPr="00D8667C" w14:paraId="12E6711F" w14:textId="77777777" w:rsidTr="0025118F">
        <w:trPr>
          <w:cantSplit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2E238B5" w14:textId="45774899" w:rsidR="001F0842" w:rsidRPr="00D8667C" w:rsidRDefault="001F0842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lan</w:t>
            </w:r>
          </w:p>
        </w:tc>
        <w:tc>
          <w:tcPr>
            <w:tcW w:w="2689" w:type="dxa"/>
            <w:shd w:val="clear" w:color="auto" w:fill="auto"/>
          </w:tcPr>
          <w:p w14:paraId="3BA635F2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270559D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5A914A91" w14:textId="77777777" w:rsidR="001F0842" w:rsidRPr="00D8667C" w:rsidRDefault="001F0842" w:rsidP="00F16D5E">
            <w:pPr>
              <w:widowControl/>
              <w:rPr>
                <w:rFonts w:cs="Arial"/>
              </w:rPr>
            </w:pPr>
          </w:p>
        </w:tc>
      </w:tr>
    </w:tbl>
    <w:p w14:paraId="04A215A3" w14:textId="6FE26015" w:rsidR="00706E6F" w:rsidRPr="00D8667C" w:rsidRDefault="001F0842" w:rsidP="00706E6F">
      <w:pPr>
        <w:widowControl/>
        <w:rPr>
          <w:rFonts w:cs="Arial"/>
        </w:rPr>
      </w:pPr>
      <w:r>
        <w:rPr>
          <w:rFonts w:cs="Arial"/>
        </w:rPr>
        <w:tab/>
      </w:r>
    </w:p>
    <w:p w14:paraId="5924C5BC" w14:textId="77777777" w:rsidR="00706E6F" w:rsidRPr="00D8667C" w:rsidRDefault="00706E6F" w:rsidP="001F0842">
      <w:pPr>
        <w:pStyle w:val="Heading2"/>
      </w:pPr>
      <w:bookmarkStart w:id="8" w:name="_Toc414023305"/>
      <w:bookmarkStart w:id="9" w:name="_Toc443832320"/>
      <w:r w:rsidRPr="00D8667C">
        <w:t>Test</w:t>
      </w:r>
      <w:bookmarkEnd w:id="8"/>
      <w:bookmarkEnd w:id="9"/>
    </w:p>
    <w:p w14:paraId="72C2ADFC" w14:textId="77777777" w:rsidR="00706E6F" w:rsidRPr="00D8667C" w:rsidRDefault="00706E6F" w:rsidP="00706E6F">
      <w:pPr>
        <w:widowControl/>
        <w:rPr>
          <w:rFonts w:cs="Arial"/>
        </w:rPr>
      </w:pPr>
    </w:p>
    <w:p w14:paraId="3199A3F2" w14:textId="77777777" w:rsidR="00706E6F" w:rsidRPr="00844649" w:rsidRDefault="00706E6F" w:rsidP="001F0842">
      <w:pPr>
        <w:pStyle w:val="Heading3"/>
        <w:rPr>
          <w:highlight w:val="yellow"/>
        </w:rPr>
      </w:pPr>
      <w:bookmarkStart w:id="10" w:name="_Toc443832321"/>
      <w:r w:rsidRPr="00844649">
        <w:rPr>
          <w:highlight w:val="yellow"/>
        </w:rPr>
        <w:t>External Environment</w:t>
      </w:r>
      <w:bookmarkEnd w:id="10"/>
    </w:p>
    <w:p w14:paraId="6E333714" w14:textId="345EF3AD" w:rsidR="00706E6F" w:rsidRDefault="00706E6F" w:rsidP="00706E6F">
      <w:pPr>
        <w:widowControl/>
        <w:rPr>
          <w:rFonts w:cs="Arial"/>
        </w:rPr>
      </w:pPr>
    </w:p>
    <w:p w14:paraId="21C773FC" w14:textId="7DCFB2EE" w:rsidR="00844649" w:rsidRPr="00844649" w:rsidRDefault="00844649" w:rsidP="00844649">
      <w:pPr>
        <w:pStyle w:val="Heading4"/>
        <w:rPr>
          <w:highlight w:val="yellow"/>
        </w:rPr>
      </w:pPr>
      <w:r w:rsidRPr="00844649">
        <w:rPr>
          <w:highlight w:val="yellow"/>
        </w:rPr>
        <w:t>General Environment</w:t>
      </w:r>
    </w:p>
    <w:p w14:paraId="24105A0F" w14:textId="77777777" w:rsidR="00844649" w:rsidRDefault="00844649" w:rsidP="00706E6F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603"/>
        <w:gridCol w:w="2805"/>
        <w:gridCol w:w="2584"/>
        <w:gridCol w:w="2584"/>
      </w:tblGrid>
      <w:tr w:rsidR="00844649" w:rsidRPr="00D8667C" w14:paraId="32C394EC" w14:textId="77777777" w:rsidTr="003553AA">
        <w:trPr>
          <w:trHeight w:val="278"/>
          <w:tblHeader/>
          <w:jc w:val="center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00FDE92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20" w:type="dxa"/>
            <w:gridSpan w:val="3"/>
            <w:shd w:val="clear" w:color="auto" w:fill="D9D9D9" w:themeFill="background1" w:themeFillShade="D9"/>
          </w:tcPr>
          <w:p w14:paraId="6BDA5A35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Environment</w:t>
            </w:r>
          </w:p>
        </w:tc>
      </w:tr>
      <w:tr w:rsidR="00844649" w:rsidRPr="00D8667C" w14:paraId="002C57D8" w14:textId="77777777" w:rsidTr="003553AA">
        <w:trPr>
          <w:trHeight w:val="278"/>
          <w:tblHeader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34EA58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520" w:type="dxa"/>
            <w:shd w:val="clear" w:color="auto" w:fill="auto"/>
          </w:tcPr>
          <w:p w14:paraId="4D0EE5D2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21" w:type="dxa"/>
            <w:shd w:val="clear" w:color="auto" w:fill="auto"/>
          </w:tcPr>
          <w:p w14:paraId="4F937770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21" w:type="dxa"/>
            <w:shd w:val="clear" w:color="auto" w:fill="auto"/>
          </w:tcPr>
          <w:p w14:paraId="6759EED5" w14:textId="77777777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</w:p>
        </w:tc>
      </w:tr>
      <w:tr w:rsidR="00844649" w:rsidRPr="00D8667C" w14:paraId="3748E8DC" w14:textId="77777777" w:rsidTr="003553AA">
        <w:trPr>
          <w:trHeight w:val="54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032B39D" w14:textId="7A2CE5BA" w:rsidR="00844649" w:rsidRPr="00D8667C" w:rsidRDefault="00844649" w:rsidP="0084464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litical</w:t>
            </w:r>
          </w:p>
        </w:tc>
        <w:tc>
          <w:tcPr>
            <w:tcW w:w="2520" w:type="dxa"/>
          </w:tcPr>
          <w:p w14:paraId="74216613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4055DF8A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396D75B1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</w:tr>
      <w:tr w:rsidR="00844649" w:rsidRPr="00D8667C" w14:paraId="603A3711" w14:textId="77777777" w:rsidTr="003553AA">
        <w:trPr>
          <w:trHeight w:val="54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31A066F" w14:textId="5A9780A1" w:rsidR="00844649" w:rsidRPr="00D8667C" w:rsidRDefault="00844649" w:rsidP="0084464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Economic</w:t>
            </w:r>
          </w:p>
        </w:tc>
        <w:tc>
          <w:tcPr>
            <w:tcW w:w="2520" w:type="dxa"/>
          </w:tcPr>
          <w:p w14:paraId="187580E1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6EDE0630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56A05719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</w:tr>
      <w:tr w:rsidR="00844649" w:rsidRPr="00D8667C" w14:paraId="488E508F" w14:textId="77777777" w:rsidTr="003553AA">
        <w:trPr>
          <w:trHeight w:val="54"/>
          <w:jc w:val="center"/>
        </w:trPr>
        <w:tc>
          <w:tcPr>
            <w:tcW w:w="144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45F70FA" w14:textId="3B5138A3" w:rsidR="00844649" w:rsidRPr="00D8667C" w:rsidRDefault="00844649" w:rsidP="003553AA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ocial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4C7DEC94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15E9C7BB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449FFBDE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</w:tr>
      <w:tr w:rsidR="00844649" w:rsidRPr="00D8667C" w14:paraId="76928C26" w14:textId="77777777" w:rsidTr="003553AA">
        <w:trPr>
          <w:trHeight w:val="54"/>
          <w:jc w:val="center"/>
        </w:trPr>
        <w:tc>
          <w:tcPr>
            <w:tcW w:w="144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FCFF7F" w14:textId="4BFAB691" w:rsidR="00844649" w:rsidRDefault="00844649" w:rsidP="00844649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Technological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30E2644F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782EF4E0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3C752ED6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</w:tr>
      <w:tr w:rsidR="00844649" w:rsidRPr="00D8667C" w14:paraId="0A5834E5" w14:textId="77777777" w:rsidTr="003553AA">
        <w:trPr>
          <w:trHeight w:val="54"/>
          <w:jc w:val="center"/>
        </w:trPr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6B560C8" w14:textId="2C5B3D3C" w:rsidR="00844649" w:rsidRPr="00D8667C" w:rsidRDefault="00844649" w:rsidP="003553AA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474EA289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2EBE3F5B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53915AE0" w14:textId="77777777" w:rsidR="00844649" w:rsidRPr="00D8667C" w:rsidRDefault="00844649" w:rsidP="003553AA">
            <w:pPr>
              <w:widowControl/>
              <w:rPr>
                <w:rFonts w:cs="Arial"/>
              </w:rPr>
            </w:pPr>
          </w:p>
        </w:tc>
      </w:tr>
    </w:tbl>
    <w:p w14:paraId="74AD7273" w14:textId="7ED1F56E" w:rsidR="00844649" w:rsidRDefault="00844649" w:rsidP="00706E6F">
      <w:pPr>
        <w:widowControl/>
        <w:rPr>
          <w:rFonts w:cs="Arial"/>
        </w:rPr>
      </w:pPr>
    </w:p>
    <w:p w14:paraId="57C183C1" w14:textId="497AB57F" w:rsidR="00844649" w:rsidRDefault="00844649" w:rsidP="00706E6F">
      <w:pPr>
        <w:widowControl/>
        <w:rPr>
          <w:rFonts w:cs="Arial"/>
        </w:rPr>
      </w:pPr>
    </w:p>
    <w:p w14:paraId="3DD4F500" w14:textId="77777777" w:rsidR="00706E6F" w:rsidRPr="00D8667C" w:rsidRDefault="00706E6F" w:rsidP="001F0842">
      <w:pPr>
        <w:pStyle w:val="Heading4"/>
      </w:pPr>
      <w:bookmarkStart w:id="11" w:name="_Toc390502855"/>
      <w:bookmarkStart w:id="12" w:name="_Toc395001116"/>
      <w:r w:rsidRPr="00D8667C">
        <w:t>Industry Environment</w:t>
      </w:r>
      <w:bookmarkEnd w:id="11"/>
      <w:bookmarkEnd w:id="12"/>
      <w:r w:rsidRPr="00D8667C">
        <w:tab/>
      </w:r>
    </w:p>
    <w:p w14:paraId="2DC7C8DC" w14:textId="77777777" w:rsidR="00706E6F" w:rsidRPr="00D8667C" w:rsidRDefault="00706E6F" w:rsidP="00706E6F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603"/>
        <w:gridCol w:w="2805"/>
        <w:gridCol w:w="2584"/>
        <w:gridCol w:w="2584"/>
      </w:tblGrid>
      <w:tr w:rsidR="00706E6F" w:rsidRPr="00D8667C" w14:paraId="39B64923" w14:textId="77777777" w:rsidTr="00844649">
        <w:trPr>
          <w:trHeight w:val="278"/>
          <w:tblHeader/>
          <w:jc w:val="center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4715AD0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20" w:type="dxa"/>
            <w:gridSpan w:val="3"/>
            <w:shd w:val="clear" w:color="auto" w:fill="D9D9D9" w:themeFill="background1" w:themeFillShade="D9"/>
          </w:tcPr>
          <w:p w14:paraId="6BB5D4EC" w14:textId="77777777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Environment</w:t>
            </w:r>
          </w:p>
        </w:tc>
      </w:tr>
      <w:tr w:rsidR="00706E6F" w:rsidRPr="00D8667C" w14:paraId="200B3E08" w14:textId="77777777" w:rsidTr="00844649">
        <w:trPr>
          <w:trHeight w:val="278"/>
          <w:tblHeader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12090AB" w14:textId="2ADB8BDE" w:rsidR="00706E6F" w:rsidRPr="00D8667C" w:rsidRDefault="00280E76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520" w:type="dxa"/>
            <w:shd w:val="clear" w:color="auto" w:fill="auto"/>
          </w:tcPr>
          <w:p w14:paraId="795AB880" w14:textId="73DFD2AC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21" w:type="dxa"/>
            <w:shd w:val="clear" w:color="auto" w:fill="auto"/>
          </w:tcPr>
          <w:p w14:paraId="2864F22C" w14:textId="782D1086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21" w:type="dxa"/>
            <w:shd w:val="clear" w:color="auto" w:fill="auto"/>
          </w:tcPr>
          <w:p w14:paraId="43AB5C93" w14:textId="27C62959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</w:tr>
      <w:tr w:rsidR="00706E6F" w:rsidRPr="00D8667C" w14:paraId="2998F166" w14:textId="77777777" w:rsidTr="00844649">
        <w:trPr>
          <w:trHeight w:val="54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A578F72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Description</w:t>
            </w:r>
          </w:p>
        </w:tc>
        <w:tc>
          <w:tcPr>
            <w:tcW w:w="2520" w:type="dxa"/>
          </w:tcPr>
          <w:p w14:paraId="3C2700C0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3F5494A6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2AD7886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42F988C8" w14:textId="77777777" w:rsidTr="00844649">
        <w:trPr>
          <w:trHeight w:val="54"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B7193F1" w14:textId="3EFA9910" w:rsidR="00706E6F" w:rsidRPr="00D8667C" w:rsidRDefault="009234E0" w:rsidP="009234E0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Participant </w:t>
            </w:r>
            <w:r w:rsidR="00706E6F" w:rsidRPr="00D8667C">
              <w:rPr>
                <w:rFonts w:cs="Arial"/>
              </w:rPr>
              <w:t xml:space="preserve">Relations </w:t>
            </w:r>
          </w:p>
        </w:tc>
        <w:tc>
          <w:tcPr>
            <w:tcW w:w="2520" w:type="dxa"/>
          </w:tcPr>
          <w:p w14:paraId="7F45861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29366F8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28619763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00188307" w14:textId="77777777" w:rsidTr="00844649">
        <w:trPr>
          <w:trHeight w:val="54"/>
          <w:jc w:val="center"/>
        </w:trPr>
        <w:tc>
          <w:tcPr>
            <w:tcW w:w="144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A0135FF" w14:textId="6BCB464E" w:rsidR="00706E6F" w:rsidRPr="00D8667C" w:rsidRDefault="009234E0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Funder Power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1B817392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503B6C4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12B68BA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39D3021C" w14:textId="77777777" w:rsidTr="00844649">
        <w:trPr>
          <w:trHeight w:val="54"/>
          <w:jc w:val="center"/>
        </w:trPr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675299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61D8941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4CB736E3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2BC18333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</w:tbl>
    <w:p w14:paraId="6F04CA0E" w14:textId="77777777" w:rsidR="00706E6F" w:rsidRPr="00D8667C" w:rsidRDefault="00706E6F" w:rsidP="00706E6F">
      <w:pPr>
        <w:rPr>
          <w:rFonts w:cs="Arial"/>
        </w:rPr>
      </w:pPr>
    </w:p>
    <w:p w14:paraId="25C86BC8" w14:textId="2774C725" w:rsidR="00706E6F" w:rsidRDefault="00706E6F" w:rsidP="001F0842">
      <w:pPr>
        <w:pStyle w:val="Heading4"/>
      </w:pPr>
      <w:r w:rsidRPr="00D8667C">
        <w:t>Competitor Environment</w:t>
      </w:r>
    </w:p>
    <w:p w14:paraId="46088FB0" w14:textId="77777777" w:rsidR="007C5A0C" w:rsidRPr="007C5A0C" w:rsidRDefault="007C5A0C" w:rsidP="007C5A0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689"/>
        <w:gridCol w:w="2629"/>
        <w:gridCol w:w="2629"/>
        <w:gridCol w:w="2629"/>
      </w:tblGrid>
      <w:tr w:rsidR="00C31506" w:rsidRPr="00D8667C" w14:paraId="00CC0DD1" w14:textId="77777777" w:rsidTr="00844649">
        <w:trPr>
          <w:cantSplit/>
          <w:trHeight w:val="278"/>
          <w:tblHeader/>
          <w:jc w:val="center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1B96157" w14:textId="77777777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723" w:type="dxa"/>
            <w:gridSpan w:val="3"/>
            <w:shd w:val="clear" w:color="auto" w:fill="D9D9D9" w:themeFill="background1" w:themeFillShade="D9"/>
            <w:vAlign w:val="center"/>
          </w:tcPr>
          <w:p w14:paraId="5FD81C8C" w14:textId="77777777" w:rsidR="00C31506" w:rsidRDefault="00C31506" w:rsidP="00C46E2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mpetitor Environment</w:t>
            </w:r>
          </w:p>
        </w:tc>
      </w:tr>
      <w:tr w:rsidR="00280E76" w:rsidRPr="00D8667C" w14:paraId="748A9971" w14:textId="77777777" w:rsidTr="00844649">
        <w:trPr>
          <w:cantSplit/>
          <w:trHeight w:val="278"/>
          <w:tblHeader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F3AAE12" w14:textId="74DC79B8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7934A348" w14:textId="3BAF0E87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7368F614" w14:textId="53F01052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1CB55BAC" w14:textId="2342C799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</w:tr>
      <w:tr w:rsidR="00C31506" w:rsidRPr="00D8667C" w14:paraId="49DF8892" w14:textId="77777777" w:rsidTr="00844649">
        <w:trPr>
          <w:cantSplit/>
          <w:trHeight w:val="278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42D7A97" w14:textId="77777777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or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5FC4B41E" w14:textId="05C827EC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183EC4C2" w14:textId="5CBACFF1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1" w:type="dxa"/>
            <w:shd w:val="clear" w:color="auto" w:fill="auto"/>
            <w:vAlign w:val="center"/>
          </w:tcPr>
          <w:p w14:paraId="3B0F027F" w14:textId="343E7FD5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</w:tr>
      <w:tr w:rsidR="00C31506" w:rsidRPr="00D8667C" w14:paraId="0FB3DC44" w14:textId="77777777" w:rsidTr="00844649">
        <w:trPr>
          <w:cantSplit/>
          <w:trHeight w:val="54"/>
          <w:jc w:val="center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F8718FD" w14:textId="77777777" w:rsidR="00C31506" w:rsidRPr="00D8667C" w:rsidRDefault="00C31506" w:rsidP="00C46E2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2241" w:type="dxa"/>
          </w:tcPr>
          <w:p w14:paraId="4C47FBA8" w14:textId="1B2783BF" w:rsidR="00C31506" w:rsidRPr="00410212" w:rsidRDefault="00C31506" w:rsidP="00C31506"/>
        </w:tc>
        <w:tc>
          <w:tcPr>
            <w:tcW w:w="2241" w:type="dxa"/>
          </w:tcPr>
          <w:p w14:paraId="13E59140" w14:textId="243B89F0" w:rsidR="00C31506" w:rsidRPr="00CE3871" w:rsidRDefault="00C31506" w:rsidP="00C31506"/>
        </w:tc>
        <w:tc>
          <w:tcPr>
            <w:tcW w:w="2241" w:type="dxa"/>
          </w:tcPr>
          <w:p w14:paraId="69021386" w14:textId="6D8F0EE6" w:rsidR="00C31506" w:rsidRPr="00D8667C" w:rsidRDefault="00C31506" w:rsidP="00C31506"/>
        </w:tc>
      </w:tr>
      <w:tr w:rsidR="00C31506" w:rsidRPr="00D8667C" w14:paraId="0A1BB5A6" w14:textId="77777777" w:rsidTr="00844649">
        <w:trPr>
          <w:cantSplit/>
          <w:trHeight w:val="46"/>
          <w:jc w:val="center"/>
        </w:trPr>
        <w:tc>
          <w:tcPr>
            <w:tcW w:w="144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215D55A" w14:textId="77777777" w:rsidR="00C31506" w:rsidRPr="00D8667C" w:rsidRDefault="00C31506" w:rsidP="00C46E2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ompetitive Advantages</w:t>
            </w:r>
          </w:p>
        </w:tc>
        <w:tc>
          <w:tcPr>
            <w:tcW w:w="2241" w:type="dxa"/>
            <w:tcBorders>
              <w:bottom w:val="single" w:sz="4" w:space="0" w:color="auto"/>
            </w:tcBorders>
          </w:tcPr>
          <w:p w14:paraId="04F38174" w14:textId="22313044" w:rsidR="00C31506" w:rsidRPr="00910723" w:rsidRDefault="00C31506" w:rsidP="00C31506"/>
        </w:tc>
        <w:tc>
          <w:tcPr>
            <w:tcW w:w="2241" w:type="dxa"/>
            <w:tcBorders>
              <w:bottom w:val="single" w:sz="4" w:space="0" w:color="auto"/>
            </w:tcBorders>
          </w:tcPr>
          <w:p w14:paraId="54724B02" w14:textId="58C8960C" w:rsidR="00C31506" w:rsidRPr="00D64156" w:rsidRDefault="00C31506" w:rsidP="00C31506"/>
        </w:tc>
        <w:tc>
          <w:tcPr>
            <w:tcW w:w="2241" w:type="dxa"/>
            <w:tcBorders>
              <w:bottom w:val="single" w:sz="4" w:space="0" w:color="auto"/>
            </w:tcBorders>
          </w:tcPr>
          <w:p w14:paraId="3FB47C92" w14:textId="55F5FBC5" w:rsidR="00C31506" w:rsidRPr="00D8667C" w:rsidRDefault="00C31506" w:rsidP="00C31506"/>
        </w:tc>
      </w:tr>
      <w:tr w:rsidR="00C31506" w:rsidRPr="00D8667C" w14:paraId="6133F290" w14:textId="77777777" w:rsidTr="00844649">
        <w:trPr>
          <w:cantSplit/>
          <w:trHeight w:val="54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4145527" w14:textId="77777777" w:rsidR="00C31506" w:rsidRPr="00D8667C" w:rsidRDefault="00C31506" w:rsidP="00C46E2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kely Response</w:t>
            </w: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3ADAE" w14:textId="3272393E" w:rsidR="00C31506" w:rsidRPr="00D8667C" w:rsidRDefault="00C31506" w:rsidP="00C31506"/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FAD75C" w14:textId="51793850" w:rsidR="00C31506" w:rsidRPr="00D8667C" w:rsidRDefault="00C31506" w:rsidP="00C31506"/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24B4AB" w14:textId="54155560" w:rsidR="00C31506" w:rsidRPr="00D8667C" w:rsidRDefault="00C31506" w:rsidP="00C31506"/>
        </w:tc>
      </w:tr>
      <w:tr w:rsidR="00C31506" w:rsidRPr="00D8667C" w14:paraId="17B0A7C2" w14:textId="77777777" w:rsidTr="00844649">
        <w:trPr>
          <w:cantSplit/>
          <w:trHeight w:val="54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ED74A0" w14:textId="77777777" w:rsidR="00C31506" w:rsidRPr="00D8667C" w:rsidRDefault="00C31506" w:rsidP="00C46E2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9FF0B2" w14:textId="4A94DA18" w:rsidR="00C31506" w:rsidRPr="00D8667C" w:rsidRDefault="00C31506" w:rsidP="00C31506"/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E1BCF3" w14:textId="316A0028" w:rsidR="00C31506" w:rsidRPr="00D8667C" w:rsidRDefault="00C31506" w:rsidP="00C31506"/>
        </w:tc>
        <w:tc>
          <w:tcPr>
            <w:tcW w:w="22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1A796A" w14:textId="630AD3BE" w:rsidR="00C31506" w:rsidRPr="00D8667C" w:rsidRDefault="00C31506" w:rsidP="00C31506"/>
        </w:tc>
      </w:tr>
    </w:tbl>
    <w:p w14:paraId="15C486BF" w14:textId="1078FA66" w:rsidR="00C31506" w:rsidRDefault="00C31506" w:rsidP="00706E6F">
      <w:pPr>
        <w:widowControl/>
        <w:rPr>
          <w:rFonts w:cs="Arial"/>
        </w:rPr>
      </w:pPr>
    </w:p>
    <w:p w14:paraId="3598DFC1" w14:textId="77777777" w:rsidR="00706E6F" w:rsidRPr="00D8667C" w:rsidRDefault="00706E6F" w:rsidP="001F0842">
      <w:pPr>
        <w:pStyle w:val="Heading3"/>
      </w:pPr>
      <w:bookmarkStart w:id="13" w:name="_Toc443832322"/>
      <w:r w:rsidRPr="00D8667C">
        <w:t>Internal Environment</w:t>
      </w:r>
      <w:bookmarkEnd w:id="13"/>
    </w:p>
    <w:p w14:paraId="44CCCC40" w14:textId="77777777" w:rsidR="00706E6F" w:rsidRPr="00D8667C" w:rsidRDefault="00706E6F" w:rsidP="001F0842">
      <w:pPr>
        <w:pStyle w:val="Heading4"/>
      </w:pPr>
    </w:p>
    <w:p w14:paraId="7FC4849E" w14:textId="7E2A1558" w:rsidR="00706E6F" w:rsidRPr="00D8667C" w:rsidRDefault="00706E6F" w:rsidP="001F0842">
      <w:pPr>
        <w:pStyle w:val="Heading4"/>
      </w:pPr>
      <w:bookmarkStart w:id="14" w:name="_Toc395001119"/>
      <w:r w:rsidRPr="00D8667C">
        <w:t xml:space="preserve">Mission </w:t>
      </w:r>
      <w:bookmarkEnd w:id="14"/>
    </w:p>
    <w:p w14:paraId="3120ABA4" w14:textId="77777777" w:rsidR="00706E6F" w:rsidRPr="00D8667C" w:rsidRDefault="00706E6F" w:rsidP="00706E6F">
      <w:pPr>
        <w:widowControl/>
        <w:rPr>
          <w:rFonts w:cs="Arial"/>
        </w:rPr>
      </w:pPr>
    </w:p>
    <w:p w14:paraId="4D65915D" w14:textId="72DE8B8B" w:rsidR="00706E6F" w:rsidRPr="00570439" w:rsidRDefault="00706E6F" w:rsidP="001F0842">
      <w:pPr>
        <w:pStyle w:val="Heading4"/>
        <w:rPr>
          <w:highlight w:val="yellow"/>
        </w:rPr>
      </w:pPr>
      <w:bookmarkStart w:id="15" w:name="_Toc390502859"/>
      <w:bookmarkStart w:id="16" w:name="_Toc395001120"/>
      <w:r w:rsidRPr="00570439">
        <w:rPr>
          <w:highlight w:val="yellow"/>
        </w:rPr>
        <w:t>Capacity</w:t>
      </w:r>
      <w:bookmarkEnd w:id="15"/>
      <w:bookmarkEnd w:id="16"/>
    </w:p>
    <w:p w14:paraId="6C63BC34" w14:textId="4BF7685A" w:rsidR="00570439" w:rsidRDefault="00570439" w:rsidP="00706E6F">
      <w:pPr>
        <w:widowControl/>
        <w:rPr>
          <w:rFonts w:cs="Arial"/>
        </w:rPr>
      </w:pPr>
    </w:p>
    <w:p w14:paraId="6D6B2A85" w14:textId="0040B556" w:rsidR="00570439" w:rsidRPr="00570439" w:rsidRDefault="00570439" w:rsidP="00570439">
      <w:pPr>
        <w:pStyle w:val="Heading5"/>
        <w:rPr>
          <w:highlight w:val="yellow"/>
        </w:rPr>
      </w:pPr>
      <w:proofErr w:type="spellStart"/>
      <w:r w:rsidRPr="00570439">
        <w:rPr>
          <w:highlight w:val="yellow"/>
        </w:rPr>
        <w:t>SWOTS</w:t>
      </w:r>
      <w:bookmarkStart w:id="17" w:name="_GoBack"/>
      <w:bookmarkEnd w:id="17"/>
      <w:proofErr w:type="spellEnd"/>
    </w:p>
    <w:p w14:paraId="35294207" w14:textId="77777777" w:rsidR="00570439" w:rsidRPr="00D8667C" w:rsidRDefault="00570439" w:rsidP="00706E6F">
      <w:pPr>
        <w:widowControl/>
        <w:rPr>
          <w:rFonts w:cs="Arial"/>
        </w:rPr>
      </w:pPr>
    </w:p>
    <w:p w14:paraId="5C3718AB" w14:textId="46B10E05" w:rsidR="00706E6F" w:rsidRPr="00D8667C" w:rsidRDefault="00706E6F" w:rsidP="001F0842">
      <w:pPr>
        <w:pStyle w:val="Heading4"/>
      </w:pPr>
      <w:bookmarkStart w:id="18" w:name="_Toc390502860"/>
      <w:bookmarkStart w:id="19" w:name="_Toc395001121"/>
      <w:r w:rsidRPr="00D8667C">
        <w:t>Capital</w:t>
      </w:r>
      <w:bookmarkEnd w:id="18"/>
      <w:bookmarkEnd w:id="19"/>
    </w:p>
    <w:p w14:paraId="48BA3F13" w14:textId="77777777" w:rsidR="00706E6F" w:rsidRPr="00D8667C" w:rsidRDefault="00706E6F" w:rsidP="00706E6F">
      <w:pPr>
        <w:rPr>
          <w:rFonts w:cs="Arial"/>
        </w:rPr>
      </w:pPr>
    </w:p>
    <w:p w14:paraId="2C128569" w14:textId="59E9E75A" w:rsidR="00706E6F" w:rsidRPr="00D8667C" w:rsidRDefault="001F0842" w:rsidP="001F0842">
      <w:pPr>
        <w:pStyle w:val="Heading4"/>
      </w:pPr>
      <w:r>
        <w:t>Risk</w:t>
      </w:r>
    </w:p>
    <w:p w14:paraId="5D94C7E3" w14:textId="77777777" w:rsidR="00706E6F" w:rsidRPr="00D8667C" w:rsidRDefault="00706E6F" w:rsidP="001F0842">
      <w:pPr>
        <w:pStyle w:val="Heading3"/>
      </w:pPr>
    </w:p>
    <w:p w14:paraId="2FC538E4" w14:textId="77777777" w:rsidR="00706E6F" w:rsidRPr="00D8667C" w:rsidRDefault="00706E6F" w:rsidP="001F0842">
      <w:pPr>
        <w:pStyle w:val="Heading2"/>
      </w:pPr>
      <w:bookmarkStart w:id="20" w:name="_Toc414023306"/>
      <w:bookmarkStart w:id="21" w:name="_Toc443832323"/>
      <w:r w:rsidRPr="00D8667C">
        <w:t>Great Strategies</w:t>
      </w:r>
      <w:bookmarkEnd w:id="20"/>
      <w:bookmarkEnd w:id="21"/>
    </w:p>
    <w:p w14:paraId="3C244C1C" w14:textId="77777777" w:rsidR="00706E6F" w:rsidRPr="00D8667C" w:rsidRDefault="00706E6F" w:rsidP="00706E6F">
      <w:pPr>
        <w:widowControl/>
        <w:rPr>
          <w:rFonts w:cs="Arial"/>
        </w:rPr>
      </w:pPr>
    </w:p>
    <w:p w14:paraId="57889A5F" w14:textId="77777777" w:rsidR="00706E6F" w:rsidRPr="00D8667C" w:rsidRDefault="00706E6F" w:rsidP="001F0842">
      <w:pPr>
        <w:pStyle w:val="Heading3"/>
      </w:pPr>
      <w:bookmarkStart w:id="22" w:name="_Toc443832324"/>
      <w:r w:rsidRPr="00D8667C">
        <w:t>Decide</w:t>
      </w:r>
      <w:bookmarkEnd w:id="22"/>
    </w:p>
    <w:p w14:paraId="2E97244D" w14:textId="7BAC9B5A" w:rsidR="00706E6F" w:rsidRDefault="00706E6F" w:rsidP="00706E6F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766"/>
        <w:gridCol w:w="2270"/>
        <w:gridCol w:w="2270"/>
        <w:gridCol w:w="2270"/>
      </w:tblGrid>
      <w:tr w:rsidR="00C31506" w:rsidRPr="00D8667C" w14:paraId="4F644704" w14:textId="77777777" w:rsidTr="00844649">
        <w:trPr>
          <w:cantSplit/>
          <w:trHeight w:val="278"/>
          <w:tblHeader/>
          <w:jc w:val="center"/>
        </w:trPr>
        <w:tc>
          <w:tcPr>
            <w:tcW w:w="276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424BAE0A" w14:textId="77777777" w:rsidR="00C31506" w:rsidRPr="00D8667C" w:rsidRDefault="00C31506" w:rsidP="00C46E23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810" w:type="dxa"/>
            <w:gridSpan w:val="3"/>
            <w:shd w:val="clear" w:color="auto" w:fill="D9D9D9" w:themeFill="background1" w:themeFillShade="D9"/>
          </w:tcPr>
          <w:p w14:paraId="6C608F3F" w14:textId="72664EB5" w:rsidR="00C31506" w:rsidRPr="00D8667C" w:rsidRDefault="00927430" w:rsidP="00C46E2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External </w:t>
            </w:r>
            <w:r w:rsidR="00C31506" w:rsidRPr="00D8667C">
              <w:rPr>
                <w:rFonts w:cs="Arial"/>
              </w:rPr>
              <w:t>Environment</w:t>
            </w:r>
          </w:p>
        </w:tc>
      </w:tr>
      <w:tr w:rsidR="00C31506" w:rsidRPr="00D8667C" w14:paraId="4112F1F8" w14:textId="77777777" w:rsidTr="00844649">
        <w:trPr>
          <w:cantSplit/>
          <w:trHeight w:val="278"/>
          <w:tblHeader/>
          <w:jc w:val="center"/>
        </w:trPr>
        <w:tc>
          <w:tcPr>
            <w:tcW w:w="2766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55054A48" w14:textId="187D434E" w:rsidR="00C31506" w:rsidRPr="00D8667C" w:rsidRDefault="00C31506" w:rsidP="00C3150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270" w:type="dxa"/>
            <w:shd w:val="clear" w:color="auto" w:fill="auto"/>
          </w:tcPr>
          <w:p w14:paraId="46FF803A" w14:textId="4AB14A52" w:rsidR="00C31506" w:rsidRPr="00D8667C" w:rsidRDefault="00C31506" w:rsidP="00C3150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70" w:type="dxa"/>
            <w:shd w:val="clear" w:color="auto" w:fill="auto"/>
          </w:tcPr>
          <w:p w14:paraId="52E70344" w14:textId="32A04CDB" w:rsidR="00C31506" w:rsidRPr="00D8667C" w:rsidRDefault="00C31506" w:rsidP="00C3150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70" w:type="dxa"/>
            <w:shd w:val="clear" w:color="auto" w:fill="auto"/>
          </w:tcPr>
          <w:p w14:paraId="03752B83" w14:textId="112AD0FE" w:rsidR="00C31506" w:rsidRPr="00D8667C" w:rsidRDefault="00C31506" w:rsidP="00C31506">
            <w:pPr>
              <w:widowControl/>
              <w:jc w:val="center"/>
              <w:rPr>
                <w:rFonts w:cs="Arial"/>
              </w:rPr>
            </w:pPr>
          </w:p>
        </w:tc>
      </w:tr>
      <w:tr w:rsidR="00844649" w:rsidRPr="00D8667C" w14:paraId="03DBEF75" w14:textId="77777777" w:rsidTr="00844649">
        <w:trPr>
          <w:cantSplit/>
          <w:trHeight w:val="278"/>
          <w:tblHeader/>
          <w:jc w:val="center"/>
        </w:trPr>
        <w:tc>
          <w:tcPr>
            <w:tcW w:w="2766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26833C32" w14:textId="523985E4" w:rsidR="00844649" w:rsidRDefault="00844649" w:rsidP="00C31506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General Environment</w:t>
            </w:r>
          </w:p>
        </w:tc>
        <w:tc>
          <w:tcPr>
            <w:tcW w:w="2270" w:type="dxa"/>
            <w:shd w:val="clear" w:color="auto" w:fill="auto"/>
          </w:tcPr>
          <w:p w14:paraId="13A90F40" w14:textId="77777777" w:rsidR="00844649" w:rsidRPr="00D8667C" w:rsidRDefault="00844649" w:rsidP="00C3150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70" w:type="dxa"/>
            <w:shd w:val="clear" w:color="auto" w:fill="auto"/>
          </w:tcPr>
          <w:p w14:paraId="57BACFDB" w14:textId="77777777" w:rsidR="00844649" w:rsidRPr="00D8667C" w:rsidRDefault="00844649" w:rsidP="00C31506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70" w:type="dxa"/>
            <w:shd w:val="clear" w:color="auto" w:fill="auto"/>
          </w:tcPr>
          <w:p w14:paraId="34C4FAF2" w14:textId="77777777" w:rsidR="00844649" w:rsidRPr="00D8667C" w:rsidRDefault="00844649" w:rsidP="00C31506">
            <w:pPr>
              <w:widowControl/>
              <w:jc w:val="center"/>
              <w:rPr>
                <w:rFonts w:cs="Arial"/>
              </w:rPr>
            </w:pPr>
          </w:p>
        </w:tc>
      </w:tr>
      <w:tr w:rsidR="00C31506" w:rsidRPr="00D8667C" w14:paraId="5083135D" w14:textId="77777777" w:rsidTr="00844649">
        <w:trPr>
          <w:trHeight w:val="54"/>
          <w:jc w:val="center"/>
        </w:trPr>
        <w:tc>
          <w:tcPr>
            <w:tcW w:w="2766" w:type="dxa"/>
            <w:shd w:val="clear" w:color="auto" w:fill="D9D9D9" w:themeFill="background1" w:themeFillShade="D9"/>
          </w:tcPr>
          <w:p w14:paraId="0ED98579" w14:textId="7F0C31E0" w:rsidR="00C31506" w:rsidRPr="00D8667C" w:rsidRDefault="00844649" w:rsidP="00C46E2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dustry Environment</w:t>
            </w:r>
          </w:p>
        </w:tc>
        <w:tc>
          <w:tcPr>
            <w:tcW w:w="2270" w:type="dxa"/>
          </w:tcPr>
          <w:p w14:paraId="49E22648" w14:textId="64516871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</w:tcPr>
          <w:p w14:paraId="03E38242" w14:textId="2F86E023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</w:tcPr>
          <w:p w14:paraId="4A08D93F" w14:textId="0DA5DFC9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</w:tr>
      <w:tr w:rsidR="00C31506" w:rsidRPr="00D8667C" w14:paraId="528FCCA3" w14:textId="77777777" w:rsidTr="00844649">
        <w:trPr>
          <w:trHeight w:val="54"/>
          <w:jc w:val="center"/>
        </w:trPr>
        <w:tc>
          <w:tcPr>
            <w:tcW w:w="2766" w:type="dxa"/>
            <w:shd w:val="clear" w:color="auto" w:fill="D9D9D9" w:themeFill="background1" w:themeFillShade="D9"/>
          </w:tcPr>
          <w:p w14:paraId="4F8AA995" w14:textId="7059D17D" w:rsidR="00C31506" w:rsidRPr="00D8667C" w:rsidRDefault="00844649" w:rsidP="00C46E23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mpetitor Environment</w:t>
            </w:r>
          </w:p>
        </w:tc>
        <w:tc>
          <w:tcPr>
            <w:tcW w:w="2270" w:type="dxa"/>
          </w:tcPr>
          <w:p w14:paraId="159887F5" w14:textId="31E62AC8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</w:tcPr>
          <w:p w14:paraId="17A478C7" w14:textId="5A9C1BDF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</w:tcPr>
          <w:p w14:paraId="1BBA3BAB" w14:textId="2220AD11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</w:tr>
      <w:tr w:rsidR="00C31506" w:rsidRPr="00D8667C" w14:paraId="5760043A" w14:textId="77777777" w:rsidTr="00844649">
        <w:trPr>
          <w:trHeight w:val="54"/>
          <w:jc w:val="center"/>
        </w:trPr>
        <w:tc>
          <w:tcPr>
            <w:tcW w:w="276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F9F3E15" w14:textId="77777777" w:rsidR="00C31506" w:rsidRPr="00D8667C" w:rsidRDefault="00C31506" w:rsidP="00C46E23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</w:tcPr>
          <w:p w14:paraId="1B1DB606" w14:textId="227BC7CD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</w:tcPr>
          <w:p w14:paraId="5DDCCA89" w14:textId="68586732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</w:tcPr>
          <w:p w14:paraId="7A52D91C" w14:textId="33A8A897" w:rsidR="00C31506" w:rsidRPr="00D8667C" w:rsidRDefault="00C31506" w:rsidP="00C46E23">
            <w:pPr>
              <w:widowControl/>
              <w:rPr>
                <w:rFonts w:cs="Arial"/>
              </w:rPr>
            </w:pPr>
          </w:p>
        </w:tc>
      </w:tr>
    </w:tbl>
    <w:p w14:paraId="05195132" w14:textId="77777777" w:rsidR="00706E6F" w:rsidRPr="00D8667C" w:rsidRDefault="00706E6F" w:rsidP="001F0842">
      <w:pPr>
        <w:pStyle w:val="Heading4"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53"/>
        <w:gridCol w:w="2285"/>
        <w:gridCol w:w="2219"/>
        <w:gridCol w:w="2219"/>
      </w:tblGrid>
      <w:tr w:rsidR="00927430" w:rsidRPr="00D8667C" w14:paraId="09CADBBE" w14:textId="77777777" w:rsidTr="00C22C3C">
        <w:trPr>
          <w:cantSplit/>
          <w:trHeight w:val="50"/>
          <w:tblHeader/>
          <w:jc w:val="center"/>
        </w:trPr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right w:w="14" w:type="dxa"/>
            </w:tcMar>
            <w:vAlign w:val="center"/>
          </w:tcPr>
          <w:p w14:paraId="0BD881E7" w14:textId="77777777" w:rsidR="00927430" w:rsidRPr="00D8667C" w:rsidRDefault="00927430" w:rsidP="0025118F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786" w:type="dxa"/>
            <w:gridSpan w:val="3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2419A57" w14:textId="292AA098" w:rsidR="00927430" w:rsidRPr="00D8667C" w:rsidRDefault="00927430" w:rsidP="00F16D5E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ternal Environment</w:t>
            </w:r>
          </w:p>
        </w:tc>
      </w:tr>
      <w:tr w:rsidR="00706E6F" w:rsidRPr="00D8667C" w14:paraId="19EAC16C" w14:textId="77777777" w:rsidTr="00C22C3C">
        <w:trPr>
          <w:cantSplit/>
          <w:trHeight w:val="50"/>
          <w:tblHeader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right w:w="14" w:type="dxa"/>
            </w:tcMar>
            <w:vAlign w:val="center"/>
          </w:tcPr>
          <w:p w14:paraId="7CDFD065" w14:textId="6DB73249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br w:type="page"/>
            </w:r>
            <w:r w:rsidR="00C31506">
              <w:rPr>
                <w:rFonts w:cs="Arial"/>
              </w:rPr>
              <w:t>Strategy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314AAF00" w14:textId="2DF4D99F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92853AA" w14:textId="5B5383D1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3B1E713B" w14:textId="54EB20BB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</w:tr>
      <w:tr w:rsidR="00706E6F" w:rsidRPr="00D8667C" w14:paraId="39C47DE1" w14:textId="77777777" w:rsidTr="00C22C3C">
        <w:trPr>
          <w:cantSplit/>
          <w:trHeight w:val="50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5E0B0FAB" w14:textId="3BD8244A" w:rsidR="00706E6F" w:rsidRPr="00D8667C" w:rsidRDefault="006E383B" w:rsidP="0025118F">
            <w:pPr>
              <w:widowControl/>
              <w:jc w:val="center"/>
              <w:rPr>
                <w:rFonts w:cs="Arial"/>
                <w:b/>
              </w:rPr>
            </w:pPr>
            <w:r>
              <w:rPr>
                <w:rFonts w:cs="Arial"/>
              </w:rPr>
              <w:t>Mission</w:t>
            </w:r>
          </w:p>
        </w:tc>
        <w:tc>
          <w:tcPr>
            <w:tcW w:w="2306" w:type="dxa"/>
            <w:tcBorders>
              <w:left w:val="single" w:sz="4" w:space="0" w:color="auto"/>
            </w:tcBorders>
            <w:shd w:val="clear" w:color="auto" w:fill="auto"/>
          </w:tcPr>
          <w:p w14:paraId="6964FF3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</w:tcBorders>
            <w:shd w:val="clear" w:color="auto" w:fill="auto"/>
          </w:tcPr>
          <w:p w14:paraId="62A0CB7B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</w:tcBorders>
          </w:tcPr>
          <w:p w14:paraId="4DAB2558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428461CE" w14:textId="77777777" w:rsidTr="00C22C3C">
        <w:trPr>
          <w:cantSplit/>
          <w:trHeight w:val="116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421E0392" w14:textId="044A6511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apacity</w:t>
            </w:r>
          </w:p>
        </w:tc>
        <w:tc>
          <w:tcPr>
            <w:tcW w:w="2306" w:type="dxa"/>
            <w:tcBorders>
              <w:left w:val="single" w:sz="4" w:space="0" w:color="auto"/>
            </w:tcBorders>
            <w:shd w:val="clear" w:color="auto" w:fill="auto"/>
          </w:tcPr>
          <w:p w14:paraId="147BC1E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</w:tcBorders>
            <w:shd w:val="clear" w:color="auto" w:fill="auto"/>
          </w:tcPr>
          <w:p w14:paraId="6ACB31F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</w:tcBorders>
          </w:tcPr>
          <w:p w14:paraId="104858D3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2833D1E2" w14:textId="77777777" w:rsidTr="00C22C3C">
        <w:trPr>
          <w:cantSplit/>
          <w:trHeight w:val="98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6BA8FCCA" w14:textId="1713678A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apital</w:t>
            </w:r>
          </w:p>
        </w:tc>
        <w:tc>
          <w:tcPr>
            <w:tcW w:w="23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CF6D33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4127665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</w:tcPr>
          <w:p w14:paraId="4354D31D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004C903E" w14:textId="77777777" w:rsidTr="00C22C3C">
        <w:trPr>
          <w:cantSplit/>
          <w:trHeight w:val="46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6707967A" w14:textId="52056C76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Risk</w:t>
            </w:r>
          </w:p>
        </w:tc>
        <w:tc>
          <w:tcPr>
            <w:tcW w:w="23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924BC2F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154263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</w:tcPr>
          <w:p w14:paraId="144A452D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04DD0A4F" w14:textId="77777777" w:rsidTr="00C22C3C">
        <w:trPr>
          <w:cantSplit/>
          <w:trHeight w:val="46"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14463EAE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5DF521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35E429A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22DDF52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</w:tbl>
    <w:p w14:paraId="2EE1310C" w14:textId="34464F95" w:rsidR="00706E6F" w:rsidRDefault="00706E6F" w:rsidP="00706E6F">
      <w:pPr>
        <w:rPr>
          <w:rFonts w:cs="Arial"/>
        </w:rPr>
      </w:pPr>
    </w:p>
    <w:p w14:paraId="0867DECC" w14:textId="4083AAA3" w:rsidR="00927430" w:rsidRDefault="00927430" w:rsidP="00706E6F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74"/>
        <w:gridCol w:w="2234"/>
        <w:gridCol w:w="2234"/>
        <w:gridCol w:w="2234"/>
      </w:tblGrid>
      <w:tr w:rsidR="00927430" w:rsidRPr="00D8667C" w14:paraId="5BFC2FD3" w14:textId="77777777" w:rsidTr="00C22C3C">
        <w:trPr>
          <w:cantSplit/>
          <w:tblHeader/>
          <w:jc w:val="center"/>
        </w:trPr>
        <w:tc>
          <w:tcPr>
            <w:tcW w:w="288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4F104721" w14:textId="77777777" w:rsidR="00927430" w:rsidRDefault="00927430" w:rsidP="0025118F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717" w:type="dxa"/>
            <w:gridSpan w:val="3"/>
            <w:shd w:val="clear" w:color="auto" w:fill="D9D9D9" w:themeFill="background1" w:themeFillShade="D9"/>
          </w:tcPr>
          <w:p w14:paraId="1F2EA853" w14:textId="67F6C809" w:rsidR="00927430" w:rsidRPr="00D8667C" w:rsidRDefault="00927430" w:rsidP="00F16D5E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hange or Die Checklist</w:t>
            </w:r>
          </w:p>
        </w:tc>
      </w:tr>
      <w:tr w:rsidR="00706E6F" w:rsidRPr="00D8667C" w14:paraId="689E35C0" w14:textId="77777777" w:rsidTr="00C22C3C">
        <w:trPr>
          <w:cantSplit/>
          <w:tblHeader/>
          <w:jc w:val="center"/>
        </w:trPr>
        <w:tc>
          <w:tcPr>
            <w:tcW w:w="288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1E6296D" w14:textId="39D2B251" w:rsidR="00706E6F" w:rsidRPr="00D8667C" w:rsidRDefault="00927430" w:rsidP="0025118F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rategy</w:t>
            </w:r>
          </w:p>
        </w:tc>
        <w:tc>
          <w:tcPr>
            <w:tcW w:w="2239" w:type="dxa"/>
            <w:shd w:val="clear" w:color="auto" w:fill="auto"/>
          </w:tcPr>
          <w:p w14:paraId="75CFE395" w14:textId="18846D6C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39" w:type="dxa"/>
            <w:shd w:val="clear" w:color="auto" w:fill="auto"/>
          </w:tcPr>
          <w:p w14:paraId="435AB2AF" w14:textId="24CAF0CB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39" w:type="dxa"/>
            <w:shd w:val="clear" w:color="auto" w:fill="auto"/>
          </w:tcPr>
          <w:p w14:paraId="0985AF2E" w14:textId="35309B84" w:rsidR="00706E6F" w:rsidRPr="00D8667C" w:rsidRDefault="00706E6F" w:rsidP="00F16D5E">
            <w:pPr>
              <w:widowControl/>
              <w:jc w:val="center"/>
              <w:rPr>
                <w:rFonts w:cs="Arial"/>
              </w:rPr>
            </w:pPr>
          </w:p>
        </w:tc>
      </w:tr>
      <w:tr w:rsidR="00706E6F" w:rsidRPr="00D8667C" w14:paraId="4A740A40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1880EFE1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the practice better than what you are doing now?</w:t>
            </w:r>
          </w:p>
        </w:tc>
        <w:tc>
          <w:tcPr>
            <w:tcW w:w="2239" w:type="dxa"/>
          </w:tcPr>
          <w:p w14:paraId="257F3826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1C99C021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516C7FEA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74499776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60BA15B6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it really worth the time, disruption, and money?</w:t>
            </w:r>
          </w:p>
        </w:tc>
        <w:tc>
          <w:tcPr>
            <w:tcW w:w="2239" w:type="dxa"/>
          </w:tcPr>
          <w:p w14:paraId="5DDFC680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6CCEFF1A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5C1D8A25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5C9826DB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46448AE5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it best to make only symbolic changes instead of core changes?</w:t>
            </w:r>
          </w:p>
        </w:tc>
        <w:tc>
          <w:tcPr>
            <w:tcW w:w="2239" w:type="dxa"/>
          </w:tcPr>
          <w:p w14:paraId="4E9144F0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360E8B8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670C43F6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6902044A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54178E60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doing it good for you,</w:t>
            </w:r>
            <w:r w:rsidRPr="00D8667C">
              <w:rPr>
                <w:rFonts w:cs="Arial"/>
              </w:rPr>
              <w:br/>
              <w:t xml:space="preserve"> but bad for the company?</w:t>
            </w:r>
          </w:p>
        </w:tc>
        <w:tc>
          <w:tcPr>
            <w:tcW w:w="2239" w:type="dxa"/>
          </w:tcPr>
          <w:p w14:paraId="26BDEB8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5F00FD58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4404035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5FF2D098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0D6B6E3E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Do you have enough power to make it happen?</w:t>
            </w:r>
          </w:p>
        </w:tc>
        <w:tc>
          <w:tcPr>
            <w:tcW w:w="2239" w:type="dxa"/>
          </w:tcPr>
          <w:p w14:paraId="6D70EE7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2078BF3F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534D84F7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5AD3077F" w14:textId="77777777" w:rsidTr="00C22C3C">
        <w:trPr>
          <w:cantSplit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01394165" w14:textId="77777777" w:rsidR="00706E6F" w:rsidRPr="00D8667C" w:rsidRDefault="00706E6F" w:rsidP="0025118F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re people already overwhelmed by </w:t>
            </w:r>
            <w:r w:rsidRPr="00D8667C">
              <w:rPr>
                <w:rFonts w:cs="Arial"/>
              </w:rPr>
              <w:br/>
              <w:t>too many changes?</w:t>
            </w:r>
          </w:p>
        </w:tc>
        <w:tc>
          <w:tcPr>
            <w:tcW w:w="2239" w:type="dxa"/>
          </w:tcPr>
          <w:p w14:paraId="0C8E81EE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521B50D1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</w:tcPr>
          <w:p w14:paraId="7CF84098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08883AAE" w14:textId="77777777" w:rsidTr="00C22C3C">
        <w:trPr>
          <w:cantSplit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D36BC6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Will people be able to learn and update as it unfolds?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05DA8691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2B691110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78C068FA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4D50645B" w14:textId="77777777" w:rsidTr="00C22C3C">
        <w:trPr>
          <w:cantSplit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3FE26D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 xml:space="preserve">Will you be able to </w:t>
            </w:r>
            <w:r w:rsidRPr="00D8667C">
              <w:rPr>
                <w:rFonts w:cs="Arial"/>
              </w:rPr>
              <w:br/>
              <w:t>pull the plug?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46DE58CC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5B0164D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5F86B165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  <w:tr w:rsidR="00706E6F" w:rsidRPr="00D8667C" w14:paraId="2821786B" w14:textId="77777777" w:rsidTr="00C22C3C">
        <w:trPr>
          <w:cantSplit/>
          <w:jc w:val="center"/>
        </w:trPr>
        <w:tc>
          <w:tcPr>
            <w:tcW w:w="288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26C9C8" w14:textId="77777777" w:rsidR="00706E6F" w:rsidRPr="00D8667C" w:rsidRDefault="00706E6F" w:rsidP="0025118F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0B17C584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2A0113D9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06633CD5" w14:textId="77777777" w:rsidR="00706E6F" w:rsidRPr="00D8667C" w:rsidRDefault="00706E6F" w:rsidP="00F16D5E">
            <w:pPr>
              <w:widowControl/>
              <w:rPr>
                <w:rFonts w:cs="Arial"/>
              </w:rPr>
            </w:pPr>
          </w:p>
        </w:tc>
      </w:tr>
    </w:tbl>
    <w:p w14:paraId="27156DD3" w14:textId="3D59A26F" w:rsidR="00706E6F" w:rsidRDefault="00706E6F" w:rsidP="001F0842">
      <w:pPr>
        <w:pStyle w:val="Heading3"/>
      </w:pPr>
    </w:p>
    <w:p w14:paraId="32B95C75" w14:textId="5F78190C" w:rsidR="0009065B" w:rsidRPr="0009065B" w:rsidRDefault="0009065B" w:rsidP="0009065B">
      <w:pPr>
        <w:pStyle w:val="Heading3"/>
      </w:pPr>
      <w:bookmarkStart w:id="23" w:name="_Toc443832325"/>
      <w:r>
        <w:t>Great Strategies</w:t>
      </w:r>
      <w:bookmarkEnd w:id="23"/>
    </w:p>
    <w:p w14:paraId="027961F9" w14:textId="77777777" w:rsidR="001F0842" w:rsidRPr="001F0842" w:rsidRDefault="001F0842" w:rsidP="001F0842"/>
    <w:p w14:paraId="5C6B0083" w14:textId="77777777" w:rsidR="00112640" w:rsidRPr="008C7572" w:rsidRDefault="00112640" w:rsidP="00112640">
      <w:pPr>
        <w:pStyle w:val="Heading2"/>
        <w:rPr>
          <w:rFonts w:cs="Arial"/>
        </w:rPr>
      </w:pPr>
      <w:bookmarkStart w:id="24" w:name="_Toc394862011"/>
      <w:bookmarkStart w:id="25" w:name="_Toc443832326"/>
      <w:r w:rsidRPr="008C7572">
        <w:rPr>
          <w:rFonts w:cs="Arial"/>
        </w:rPr>
        <w:t>Summary</w:t>
      </w:r>
      <w:bookmarkEnd w:id="24"/>
      <w:bookmarkEnd w:id="25"/>
    </w:p>
    <w:p w14:paraId="0FFF7E34" w14:textId="77777777" w:rsidR="00112640" w:rsidRPr="008C7572" w:rsidRDefault="00112640" w:rsidP="00112640">
      <w:pPr>
        <w:rPr>
          <w:rFonts w:cs="Arial"/>
        </w:rPr>
      </w:pPr>
    </w:p>
    <w:p w14:paraId="42DC353E" w14:textId="7092007B" w:rsidR="00112640" w:rsidRPr="00EB2E9C" w:rsidRDefault="00112640">
      <w:pPr>
        <w:widowControl/>
      </w:pPr>
      <w:r>
        <w:br w:type="page"/>
      </w:r>
    </w:p>
    <w:p w14:paraId="2ECB809B" w14:textId="10D12745" w:rsidR="00D6695F" w:rsidRDefault="0009774C" w:rsidP="00437075">
      <w:pPr>
        <w:pStyle w:val="Heading1"/>
        <w:widowControl/>
      </w:pPr>
      <w:bookmarkStart w:id="26" w:name="_Toc443832327"/>
      <w:r w:rsidRPr="00B55C65">
        <w:lastRenderedPageBreak/>
        <w:t>References</w:t>
      </w:r>
      <w:bookmarkEnd w:id="1"/>
      <w:bookmarkEnd w:id="26"/>
    </w:p>
    <w:p w14:paraId="7A12AD7B" w14:textId="1AD54557" w:rsidR="00586718" w:rsidRDefault="00586718" w:rsidP="00437075">
      <w:pPr>
        <w:widowControl/>
        <w:rPr>
          <w:rFonts w:cs="Arial"/>
          <w:noProof/>
        </w:rPr>
      </w:pPr>
    </w:p>
    <w:p w14:paraId="7F6E3859" w14:textId="77777777" w:rsidR="0009065B" w:rsidRPr="0009065B" w:rsidRDefault="00E55199" w:rsidP="0009065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7" w:name="_ENREF_1"/>
      <w:r w:rsidR="0009065B" w:rsidRPr="0009065B">
        <w:t xml:space="preserve">Light, M. (2011). </w:t>
      </w:r>
      <w:r w:rsidR="0009065B" w:rsidRPr="0009065B">
        <w:rPr>
          <w:i/>
        </w:rPr>
        <w:t>Results now for nonprofits: Purpose, strategy, operations, and governance</w:t>
      </w:r>
      <w:r w:rsidR="0009065B" w:rsidRPr="0009065B">
        <w:t>. Hoboken, N.J.: John Wiley &amp; Sons.</w:t>
      </w:r>
      <w:bookmarkEnd w:id="27"/>
    </w:p>
    <w:p w14:paraId="6DD1E4F2" w14:textId="109A02E8" w:rsidR="00B12363" w:rsidRDefault="00E55199" w:rsidP="000E6B85">
      <w:pPr>
        <w:pStyle w:val="Heading1"/>
        <w:widowControl/>
      </w:pPr>
      <w:r>
        <w:fldChar w:fldCharType="end"/>
      </w:r>
    </w:p>
    <w:p w14:paraId="39964770" w14:textId="0292EE3F" w:rsidR="001549AE" w:rsidRPr="00A70228" w:rsidRDefault="000E6B85" w:rsidP="000E6B85">
      <w:pPr>
        <w:pStyle w:val="Heading1"/>
        <w:widowControl/>
      </w:pPr>
      <w:bookmarkStart w:id="28" w:name="_Toc443832328"/>
      <w:r>
        <w:t>Endnotes</w:t>
      </w:r>
      <w:bookmarkEnd w:id="28"/>
    </w:p>
    <w:sectPr w:rsidR="001549AE" w:rsidRPr="00A70228" w:rsidSect="00867414">
      <w:headerReference w:type="even" r:id="rId8"/>
      <w:headerReference w:type="default" r:id="rId9"/>
      <w:footerReference w:type="even" r:id="rId10"/>
      <w:footerReference w:type="default" r:id="rId11"/>
      <w:footerReference w:type="first" r:id="rId12"/>
      <w:footnotePr>
        <w:numFmt w:val="upperLetter"/>
        <w:numRestart w:val="eachPage"/>
      </w:footnotePr>
      <w:endnotePr>
        <w:numFmt w:val="decimal"/>
      </w:endnotePr>
      <w:type w:val="continuous"/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5EC923" w14:textId="77777777" w:rsidR="000330A1" w:rsidRPr="0050746F" w:rsidRDefault="000330A1" w:rsidP="0050746F">
      <w:pPr>
        <w:pStyle w:val="Footer"/>
      </w:pPr>
    </w:p>
  </w:endnote>
  <w:endnote w:type="continuationSeparator" w:id="0">
    <w:p w14:paraId="3EEAAFB5" w14:textId="77777777" w:rsidR="000330A1" w:rsidRPr="0050746F" w:rsidRDefault="000330A1" w:rsidP="0050746F">
      <w:pPr>
        <w:pStyle w:val="Footer"/>
      </w:pPr>
    </w:p>
  </w:endnote>
  <w:endnote w:type="continuationNotice" w:id="1">
    <w:p w14:paraId="23012A4A" w14:textId="77777777" w:rsidR="000330A1" w:rsidRPr="00FC4DA6" w:rsidRDefault="000330A1" w:rsidP="00FC4DA6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EC6CA0" w14:textId="77777777" w:rsidR="009E22C7" w:rsidRDefault="009E22C7" w:rsidP="00B64C8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D102552" w14:textId="77777777" w:rsidR="009E22C7" w:rsidRDefault="009E22C7" w:rsidP="00D978E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E753A6" w14:textId="77777777" w:rsidR="009E22C7" w:rsidRDefault="009E22C7" w:rsidP="00D978E1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4D7C83" w14:textId="77777777" w:rsidR="009E22C7" w:rsidRDefault="009E22C7" w:rsidP="00743B1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0417E8F" w14:textId="77777777" w:rsidR="000330A1" w:rsidRDefault="000330A1">
      <w:r>
        <w:separator/>
      </w:r>
    </w:p>
  </w:footnote>
  <w:footnote w:type="continuationSeparator" w:id="0">
    <w:p w14:paraId="6AB7E5C7" w14:textId="77777777" w:rsidR="000330A1" w:rsidRDefault="000330A1">
      <w:r>
        <w:continuationSeparator/>
      </w:r>
    </w:p>
  </w:footnote>
  <w:footnote w:type="continuationNotice" w:id="1">
    <w:p w14:paraId="3E876E39" w14:textId="77777777" w:rsidR="000330A1" w:rsidRPr="006062BE" w:rsidRDefault="000330A1" w:rsidP="006062BE">
      <w:pPr>
        <w:pStyle w:val="Footer"/>
      </w:pPr>
    </w:p>
  </w:footnote>
  <w:footnote w:id="2">
    <w:p w14:paraId="5DD9CCBC" w14:textId="7FC45B55" w:rsidR="009E22C7" w:rsidRDefault="009E22C7">
      <w:pPr>
        <w:pStyle w:val="FootnoteText"/>
      </w:pPr>
      <w:r>
        <w:rPr>
          <w:rStyle w:val="FootnoteReference"/>
        </w:rPr>
        <w:foot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DisplayText&gt;(Light, 2011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Light, 2011 #1444" w:history="1">
        <w:r w:rsidR="0009065B">
          <w:rPr>
            <w:noProof/>
          </w:rPr>
          <w:t>Light, 2011</w:t>
        </w:r>
      </w:hyperlink>
      <w:r>
        <w:rPr>
          <w:noProof/>
        </w:rPr>
        <w:t>)</w:t>
      </w:r>
      <w:r>
        <w:fldChar w:fldCharType="end"/>
      </w:r>
      <w:r>
        <w:t xml:space="preserve">. All content herein © Mark Light, 2014. Thanks to Hillary Darville for editing and advice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2E08FD" w14:textId="77777777" w:rsidR="009E22C7" w:rsidRDefault="009E22C7" w:rsidP="00BF7214">
    <w:pPr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1BB711" w14:textId="77777777" w:rsidR="009E22C7" w:rsidRDefault="009E22C7" w:rsidP="00743B17">
    <w:pPr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239C1D" w14:textId="762A8F8E" w:rsidR="009E22C7" w:rsidRPr="002A126E" w:rsidRDefault="009E22C7" w:rsidP="002B6A02">
    <w:pPr>
      <w:framePr w:wrap="around" w:vAnchor="text" w:hAnchor="margin" w:xAlign="right" w:y="1"/>
      <w:jc w:val="right"/>
      <w:rPr>
        <w:rStyle w:val="PageNumber"/>
      </w:rPr>
    </w:pPr>
    <w:r w:rsidRPr="002A126E">
      <w:rPr>
        <w:rStyle w:val="PageNumber"/>
      </w:rPr>
      <w:t xml:space="preserve">Page </w:t>
    </w:r>
    <w:r w:rsidRPr="002A126E">
      <w:rPr>
        <w:rStyle w:val="PageNumber"/>
      </w:rPr>
      <w:fldChar w:fldCharType="begin"/>
    </w:r>
    <w:r w:rsidRPr="002A126E">
      <w:rPr>
        <w:rStyle w:val="PageNumber"/>
      </w:rPr>
      <w:instrText xml:space="preserve">PAGE  </w:instrText>
    </w:r>
    <w:r w:rsidRPr="002A126E">
      <w:rPr>
        <w:rStyle w:val="PageNumber"/>
      </w:rPr>
      <w:fldChar w:fldCharType="separate"/>
    </w:r>
    <w:r w:rsidR="00570439">
      <w:rPr>
        <w:rStyle w:val="PageNumber"/>
        <w:noProof/>
      </w:rPr>
      <w:t>3</w:t>
    </w:r>
    <w:r w:rsidRPr="002A126E">
      <w:rPr>
        <w:rStyle w:val="PageNumber"/>
      </w:rPr>
      <w:fldChar w:fldCharType="end"/>
    </w:r>
  </w:p>
  <w:p w14:paraId="1928E4F8" w14:textId="77777777" w:rsidR="009E22C7" w:rsidRDefault="009E22C7" w:rsidP="00743B17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9E60FA"/>
    <w:multiLevelType w:val="hybridMultilevel"/>
    <w:tmpl w:val="F1D63E90"/>
    <w:lvl w:ilvl="0" w:tplc="65F03B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EB0AC6"/>
    <w:multiLevelType w:val="hybridMultilevel"/>
    <w:tmpl w:val="1242DAD8"/>
    <w:lvl w:ilvl="0" w:tplc="71289664">
      <w:start w:val="1"/>
      <w:numFmt w:val="bullet"/>
      <w:lvlText w:val=""/>
      <w:lvlJc w:val="left"/>
      <w:pPr>
        <w:tabs>
          <w:tab w:val="num" w:pos="360"/>
        </w:tabs>
        <w:ind w:left="360" w:firstLine="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1E6C9E"/>
    <w:multiLevelType w:val="multilevel"/>
    <w:tmpl w:val="59742114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9E0F74"/>
    <w:multiLevelType w:val="hybridMultilevel"/>
    <w:tmpl w:val="17AEB1CA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 w15:restartNumberingAfterBreak="0">
    <w:nsid w:val="122265C5"/>
    <w:multiLevelType w:val="hybridMultilevel"/>
    <w:tmpl w:val="0C7C4B6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5CC5E65"/>
    <w:multiLevelType w:val="hybridMultilevel"/>
    <w:tmpl w:val="0C300346"/>
    <w:lvl w:ilvl="0" w:tplc="009C9DAE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5F7582A"/>
    <w:multiLevelType w:val="hybridMultilevel"/>
    <w:tmpl w:val="3C4E0EB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077C85"/>
    <w:multiLevelType w:val="hybridMultilevel"/>
    <w:tmpl w:val="80666DA8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1" w15:restartNumberingAfterBreak="0">
    <w:nsid w:val="22E570CF"/>
    <w:multiLevelType w:val="hybridMultilevel"/>
    <w:tmpl w:val="10086D66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E8246A"/>
    <w:multiLevelType w:val="hybridMultilevel"/>
    <w:tmpl w:val="7394611C"/>
    <w:lvl w:ilvl="0" w:tplc="28221EAE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8877AF5"/>
    <w:multiLevelType w:val="multilevel"/>
    <w:tmpl w:val="5860F154"/>
    <w:numStyleLink w:val="MyBullets"/>
  </w:abstractNum>
  <w:abstractNum w:abstractNumId="14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5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16" w15:restartNumberingAfterBreak="0">
    <w:nsid w:val="2AA950E8"/>
    <w:multiLevelType w:val="hybridMultilevel"/>
    <w:tmpl w:val="137494A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C54626"/>
    <w:multiLevelType w:val="hybridMultilevel"/>
    <w:tmpl w:val="B70A74F6"/>
    <w:lvl w:ilvl="0" w:tplc="8168E56A">
      <w:start w:val="1"/>
      <w:numFmt w:val="bullet"/>
      <w:lvlText w:val=""/>
      <w:lvlJc w:val="left"/>
      <w:pPr>
        <w:tabs>
          <w:tab w:val="num" w:pos="2160"/>
        </w:tabs>
        <w:ind w:left="2434" w:hanging="27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0972DF"/>
    <w:multiLevelType w:val="multilevel"/>
    <w:tmpl w:val="8DF0C97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0404EBC"/>
    <w:multiLevelType w:val="hybridMultilevel"/>
    <w:tmpl w:val="F9585248"/>
    <w:lvl w:ilvl="0" w:tplc="0B1A36B0">
      <w:start w:val="1"/>
      <w:numFmt w:val="bullet"/>
      <w:lvlText w:val="-"/>
      <w:lvlJc w:val="left"/>
      <w:pPr>
        <w:ind w:left="8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20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1A04F5C"/>
    <w:multiLevelType w:val="hybridMultilevel"/>
    <w:tmpl w:val="920E9AF6"/>
    <w:lvl w:ilvl="0" w:tplc="BBE61ED0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7193C5D"/>
    <w:multiLevelType w:val="multilevel"/>
    <w:tmpl w:val="7F28A15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B9434E2"/>
    <w:multiLevelType w:val="hybridMultilevel"/>
    <w:tmpl w:val="08BC7384"/>
    <w:lvl w:ilvl="0" w:tplc="B6A8E580">
      <w:start w:val="1"/>
      <w:numFmt w:val="bullet"/>
      <w:lvlText w:val="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26707CD"/>
    <w:multiLevelType w:val="hybridMultilevel"/>
    <w:tmpl w:val="F9083AC0"/>
    <w:lvl w:ilvl="0" w:tplc="11AE90D4">
      <w:start w:val="1"/>
      <w:numFmt w:val="bullet"/>
      <w:lvlText w:val="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5247142"/>
    <w:multiLevelType w:val="hybridMultilevel"/>
    <w:tmpl w:val="83CA6AA4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5524782"/>
    <w:multiLevelType w:val="hybridMultilevel"/>
    <w:tmpl w:val="F616607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B6D0854"/>
    <w:multiLevelType w:val="hybridMultilevel"/>
    <w:tmpl w:val="7F28A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982419B"/>
    <w:multiLevelType w:val="hybridMultilevel"/>
    <w:tmpl w:val="4E100CCE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E07386F"/>
    <w:multiLevelType w:val="hybridMultilevel"/>
    <w:tmpl w:val="6BF8A3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7EA84031"/>
    <w:multiLevelType w:val="hybridMultilevel"/>
    <w:tmpl w:val="C9B497E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0"/>
  </w:num>
  <w:num w:numId="2">
    <w:abstractNumId w:val="5"/>
  </w:num>
  <w:num w:numId="3">
    <w:abstractNumId w:val="14"/>
  </w:num>
  <w:num w:numId="4">
    <w:abstractNumId w:val="29"/>
  </w:num>
  <w:num w:numId="5">
    <w:abstractNumId w:val="1"/>
  </w:num>
  <w:num w:numId="6">
    <w:abstractNumId w:val="27"/>
  </w:num>
  <w:num w:numId="7">
    <w:abstractNumId w:val="18"/>
  </w:num>
  <w:num w:numId="8">
    <w:abstractNumId w:val="28"/>
  </w:num>
  <w:num w:numId="9">
    <w:abstractNumId w:val="30"/>
  </w:num>
  <w:num w:numId="10">
    <w:abstractNumId w:val="24"/>
  </w:num>
  <w:num w:numId="11">
    <w:abstractNumId w:val="34"/>
  </w:num>
  <w:num w:numId="12">
    <w:abstractNumId w:val="20"/>
  </w:num>
  <w:num w:numId="13">
    <w:abstractNumId w:val="21"/>
  </w:num>
  <w:num w:numId="14">
    <w:abstractNumId w:val="17"/>
  </w:num>
  <w:num w:numId="15">
    <w:abstractNumId w:val="2"/>
  </w:num>
  <w:num w:numId="16">
    <w:abstractNumId w:val="23"/>
  </w:num>
  <w:num w:numId="17">
    <w:abstractNumId w:val="8"/>
  </w:num>
  <w:num w:numId="18">
    <w:abstractNumId w:val="0"/>
  </w:num>
  <w:num w:numId="19">
    <w:abstractNumId w:val="9"/>
  </w:num>
  <w:num w:numId="20">
    <w:abstractNumId w:val="7"/>
  </w:num>
  <w:num w:numId="21">
    <w:abstractNumId w:val="32"/>
  </w:num>
  <w:num w:numId="22">
    <w:abstractNumId w:val="22"/>
  </w:num>
  <w:num w:numId="23">
    <w:abstractNumId w:val="16"/>
  </w:num>
  <w:num w:numId="24">
    <w:abstractNumId w:val="31"/>
  </w:num>
  <w:num w:numId="25">
    <w:abstractNumId w:val="12"/>
  </w:num>
  <w:num w:numId="26">
    <w:abstractNumId w:val="33"/>
  </w:num>
  <w:num w:numId="27">
    <w:abstractNumId w:val="26"/>
  </w:num>
  <w:num w:numId="28">
    <w:abstractNumId w:val="25"/>
  </w:num>
  <w:num w:numId="29">
    <w:abstractNumId w:val="4"/>
  </w:num>
  <w:num w:numId="30">
    <w:abstractNumId w:val="11"/>
  </w:num>
  <w:num w:numId="31">
    <w:abstractNumId w:val="3"/>
  </w:num>
  <w:num w:numId="32">
    <w:abstractNumId w:val="6"/>
  </w:num>
  <w:num w:numId="33">
    <w:abstractNumId w:val="19"/>
  </w:num>
  <w:num w:numId="34">
    <w:abstractNumId w:val="15"/>
  </w:num>
  <w:num w:numId="35">
    <w:abstractNumId w:val="13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removePersonalInformation/>
  <w:removeDateAndTime/>
  <w:embedSystemFonts/>
  <w:activeWritingStyle w:appName="MSWord" w:lang="en-US" w:vendorID="64" w:dllVersion="131078" w:nlCheck="1" w:checkStyle="0"/>
  <w:activeWritingStyle w:appName="MSWord" w:lang="fr-FR" w:vendorID="64" w:dllVersion="131078" w:nlCheck="1" w:checkStyle="1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  <w:footnote w:id="1"/>
  </w:footnotePr>
  <w:endnotePr>
    <w:numFmt w:val="decimal"/>
    <w:endnote w:id="-1"/>
    <w:endnote w:id="0"/>
    <w:endnote w:id="1"/>
  </w:endnotePr>
  <w:compat>
    <w:suppressBottomSpacing/>
    <w:suppressTopSpacing/>
    <w:adjustLineHeightInTable/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444&lt;/item&gt;&lt;/record-ids&gt;&lt;/item&gt;&lt;/Libraries&gt;"/>
  </w:docVars>
  <w:rsids>
    <w:rsidRoot w:val="00D212BA"/>
    <w:rsid w:val="0000001D"/>
    <w:rsid w:val="00001F1D"/>
    <w:rsid w:val="00002D0F"/>
    <w:rsid w:val="000035E6"/>
    <w:rsid w:val="0000526B"/>
    <w:rsid w:val="00007481"/>
    <w:rsid w:val="00007936"/>
    <w:rsid w:val="00010555"/>
    <w:rsid w:val="000109F0"/>
    <w:rsid w:val="00010C41"/>
    <w:rsid w:val="000110CB"/>
    <w:rsid w:val="00011827"/>
    <w:rsid w:val="00011D8F"/>
    <w:rsid w:val="00012016"/>
    <w:rsid w:val="000134EF"/>
    <w:rsid w:val="00013B64"/>
    <w:rsid w:val="00013DF2"/>
    <w:rsid w:val="0001434B"/>
    <w:rsid w:val="00014BEA"/>
    <w:rsid w:val="00015ACF"/>
    <w:rsid w:val="00016141"/>
    <w:rsid w:val="000179C1"/>
    <w:rsid w:val="00017D74"/>
    <w:rsid w:val="0002018D"/>
    <w:rsid w:val="00020FC5"/>
    <w:rsid w:val="000213B4"/>
    <w:rsid w:val="00021CE1"/>
    <w:rsid w:val="00021D87"/>
    <w:rsid w:val="000226B5"/>
    <w:rsid w:val="00022FC0"/>
    <w:rsid w:val="000237CF"/>
    <w:rsid w:val="00023BF6"/>
    <w:rsid w:val="00025C50"/>
    <w:rsid w:val="00026197"/>
    <w:rsid w:val="00026427"/>
    <w:rsid w:val="00026730"/>
    <w:rsid w:val="0002725D"/>
    <w:rsid w:val="00027482"/>
    <w:rsid w:val="00030033"/>
    <w:rsid w:val="00030CDC"/>
    <w:rsid w:val="00030E61"/>
    <w:rsid w:val="000310A9"/>
    <w:rsid w:val="00031379"/>
    <w:rsid w:val="0003170D"/>
    <w:rsid w:val="00031E22"/>
    <w:rsid w:val="000324A7"/>
    <w:rsid w:val="0003273A"/>
    <w:rsid w:val="00032A22"/>
    <w:rsid w:val="000330A1"/>
    <w:rsid w:val="000332DC"/>
    <w:rsid w:val="0003452A"/>
    <w:rsid w:val="0003477E"/>
    <w:rsid w:val="000347D3"/>
    <w:rsid w:val="00034C11"/>
    <w:rsid w:val="00034C94"/>
    <w:rsid w:val="00035185"/>
    <w:rsid w:val="000355C0"/>
    <w:rsid w:val="00035798"/>
    <w:rsid w:val="00035B73"/>
    <w:rsid w:val="00035E3D"/>
    <w:rsid w:val="00036395"/>
    <w:rsid w:val="0003697E"/>
    <w:rsid w:val="00037A26"/>
    <w:rsid w:val="000406DC"/>
    <w:rsid w:val="0004148A"/>
    <w:rsid w:val="00041E51"/>
    <w:rsid w:val="000428B8"/>
    <w:rsid w:val="00042FA3"/>
    <w:rsid w:val="00045570"/>
    <w:rsid w:val="00046216"/>
    <w:rsid w:val="00046D4B"/>
    <w:rsid w:val="000471E9"/>
    <w:rsid w:val="00047E39"/>
    <w:rsid w:val="00047EAB"/>
    <w:rsid w:val="0005078E"/>
    <w:rsid w:val="000509C2"/>
    <w:rsid w:val="000525A2"/>
    <w:rsid w:val="000536CD"/>
    <w:rsid w:val="00054604"/>
    <w:rsid w:val="00055299"/>
    <w:rsid w:val="00055A8A"/>
    <w:rsid w:val="00056E73"/>
    <w:rsid w:val="0005724C"/>
    <w:rsid w:val="0005750E"/>
    <w:rsid w:val="00060B99"/>
    <w:rsid w:val="00061AE6"/>
    <w:rsid w:val="00061B7A"/>
    <w:rsid w:val="00061C73"/>
    <w:rsid w:val="00062065"/>
    <w:rsid w:val="0006234A"/>
    <w:rsid w:val="00063315"/>
    <w:rsid w:val="00064E17"/>
    <w:rsid w:val="00065C69"/>
    <w:rsid w:val="00065CC7"/>
    <w:rsid w:val="00065CFD"/>
    <w:rsid w:val="00066313"/>
    <w:rsid w:val="000663A8"/>
    <w:rsid w:val="00066426"/>
    <w:rsid w:val="00067791"/>
    <w:rsid w:val="0007035C"/>
    <w:rsid w:val="00070C56"/>
    <w:rsid w:val="000711E4"/>
    <w:rsid w:val="000712A1"/>
    <w:rsid w:val="000724D7"/>
    <w:rsid w:val="00072B71"/>
    <w:rsid w:val="00072EBD"/>
    <w:rsid w:val="000732A8"/>
    <w:rsid w:val="000737B2"/>
    <w:rsid w:val="00073907"/>
    <w:rsid w:val="00073BEA"/>
    <w:rsid w:val="00074262"/>
    <w:rsid w:val="00074FC8"/>
    <w:rsid w:val="0007600D"/>
    <w:rsid w:val="00076283"/>
    <w:rsid w:val="0007676D"/>
    <w:rsid w:val="000767A5"/>
    <w:rsid w:val="00076B29"/>
    <w:rsid w:val="00076BCD"/>
    <w:rsid w:val="00077D73"/>
    <w:rsid w:val="00080620"/>
    <w:rsid w:val="00080D92"/>
    <w:rsid w:val="00081D3A"/>
    <w:rsid w:val="00082582"/>
    <w:rsid w:val="0008320A"/>
    <w:rsid w:val="0008345E"/>
    <w:rsid w:val="00083A9E"/>
    <w:rsid w:val="00083D29"/>
    <w:rsid w:val="00084908"/>
    <w:rsid w:val="000849B0"/>
    <w:rsid w:val="00085006"/>
    <w:rsid w:val="00085E16"/>
    <w:rsid w:val="00086338"/>
    <w:rsid w:val="000863C9"/>
    <w:rsid w:val="00086525"/>
    <w:rsid w:val="00086BD7"/>
    <w:rsid w:val="000873FB"/>
    <w:rsid w:val="0008782F"/>
    <w:rsid w:val="000878BE"/>
    <w:rsid w:val="00087E7E"/>
    <w:rsid w:val="00087EB5"/>
    <w:rsid w:val="0009065B"/>
    <w:rsid w:val="00092C06"/>
    <w:rsid w:val="00094265"/>
    <w:rsid w:val="00094761"/>
    <w:rsid w:val="00094994"/>
    <w:rsid w:val="0009549B"/>
    <w:rsid w:val="00096A3A"/>
    <w:rsid w:val="00097630"/>
    <w:rsid w:val="0009774C"/>
    <w:rsid w:val="000A0501"/>
    <w:rsid w:val="000A051D"/>
    <w:rsid w:val="000A07C5"/>
    <w:rsid w:val="000A0951"/>
    <w:rsid w:val="000A20B9"/>
    <w:rsid w:val="000A2713"/>
    <w:rsid w:val="000A298B"/>
    <w:rsid w:val="000A321C"/>
    <w:rsid w:val="000A3602"/>
    <w:rsid w:val="000A3863"/>
    <w:rsid w:val="000A4320"/>
    <w:rsid w:val="000A619E"/>
    <w:rsid w:val="000A71FB"/>
    <w:rsid w:val="000A7713"/>
    <w:rsid w:val="000A77BB"/>
    <w:rsid w:val="000A7EB2"/>
    <w:rsid w:val="000B0639"/>
    <w:rsid w:val="000B073A"/>
    <w:rsid w:val="000B091A"/>
    <w:rsid w:val="000B0BA3"/>
    <w:rsid w:val="000B16BB"/>
    <w:rsid w:val="000B1891"/>
    <w:rsid w:val="000B3B65"/>
    <w:rsid w:val="000B67D8"/>
    <w:rsid w:val="000B6CC9"/>
    <w:rsid w:val="000B6E3C"/>
    <w:rsid w:val="000B72DC"/>
    <w:rsid w:val="000B73DA"/>
    <w:rsid w:val="000C0666"/>
    <w:rsid w:val="000C09BE"/>
    <w:rsid w:val="000C09E0"/>
    <w:rsid w:val="000C10B0"/>
    <w:rsid w:val="000C2082"/>
    <w:rsid w:val="000C2204"/>
    <w:rsid w:val="000C2DEA"/>
    <w:rsid w:val="000C2F86"/>
    <w:rsid w:val="000C3BA1"/>
    <w:rsid w:val="000C3C6F"/>
    <w:rsid w:val="000C4548"/>
    <w:rsid w:val="000C4931"/>
    <w:rsid w:val="000C4B1E"/>
    <w:rsid w:val="000C5C7C"/>
    <w:rsid w:val="000C6663"/>
    <w:rsid w:val="000D112A"/>
    <w:rsid w:val="000D1D92"/>
    <w:rsid w:val="000D1EA0"/>
    <w:rsid w:val="000D206E"/>
    <w:rsid w:val="000D2381"/>
    <w:rsid w:val="000D23AF"/>
    <w:rsid w:val="000D3705"/>
    <w:rsid w:val="000D45D1"/>
    <w:rsid w:val="000D5C84"/>
    <w:rsid w:val="000D6051"/>
    <w:rsid w:val="000D60A3"/>
    <w:rsid w:val="000D60C5"/>
    <w:rsid w:val="000D6F33"/>
    <w:rsid w:val="000D750C"/>
    <w:rsid w:val="000E0369"/>
    <w:rsid w:val="000E0C31"/>
    <w:rsid w:val="000E0CF1"/>
    <w:rsid w:val="000E14BF"/>
    <w:rsid w:val="000E1B8B"/>
    <w:rsid w:val="000E23F6"/>
    <w:rsid w:val="000E2826"/>
    <w:rsid w:val="000E2CD1"/>
    <w:rsid w:val="000E4892"/>
    <w:rsid w:val="000E4D8D"/>
    <w:rsid w:val="000E5071"/>
    <w:rsid w:val="000E5158"/>
    <w:rsid w:val="000E6B85"/>
    <w:rsid w:val="000E6B97"/>
    <w:rsid w:val="000E71BA"/>
    <w:rsid w:val="000E74E5"/>
    <w:rsid w:val="000E7586"/>
    <w:rsid w:val="000E7A9F"/>
    <w:rsid w:val="000F07AF"/>
    <w:rsid w:val="000F0D98"/>
    <w:rsid w:val="000F1182"/>
    <w:rsid w:val="000F1FD0"/>
    <w:rsid w:val="000F2051"/>
    <w:rsid w:val="000F251D"/>
    <w:rsid w:val="000F2E76"/>
    <w:rsid w:val="000F449E"/>
    <w:rsid w:val="000F46D8"/>
    <w:rsid w:val="000F5468"/>
    <w:rsid w:val="000F5C78"/>
    <w:rsid w:val="000F73E6"/>
    <w:rsid w:val="000F7C06"/>
    <w:rsid w:val="00102FC0"/>
    <w:rsid w:val="0010333C"/>
    <w:rsid w:val="001034BB"/>
    <w:rsid w:val="00103AD3"/>
    <w:rsid w:val="0010464C"/>
    <w:rsid w:val="00105ADA"/>
    <w:rsid w:val="00105BE3"/>
    <w:rsid w:val="00105D42"/>
    <w:rsid w:val="0010642B"/>
    <w:rsid w:val="00106F41"/>
    <w:rsid w:val="00107009"/>
    <w:rsid w:val="00107E25"/>
    <w:rsid w:val="001103E9"/>
    <w:rsid w:val="00110A37"/>
    <w:rsid w:val="0011223D"/>
    <w:rsid w:val="00112640"/>
    <w:rsid w:val="00113C9E"/>
    <w:rsid w:val="00114142"/>
    <w:rsid w:val="001141C3"/>
    <w:rsid w:val="00114C3C"/>
    <w:rsid w:val="00115A98"/>
    <w:rsid w:val="001164D6"/>
    <w:rsid w:val="0012044D"/>
    <w:rsid w:val="00120F10"/>
    <w:rsid w:val="001223B7"/>
    <w:rsid w:val="0012279C"/>
    <w:rsid w:val="00122AB7"/>
    <w:rsid w:val="001238C0"/>
    <w:rsid w:val="001251E1"/>
    <w:rsid w:val="001257BB"/>
    <w:rsid w:val="00127599"/>
    <w:rsid w:val="00131E8C"/>
    <w:rsid w:val="00132EC6"/>
    <w:rsid w:val="00133578"/>
    <w:rsid w:val="00133A41"/>
    <w:rsid w:val="0013432D"/>
    <w:rsid w:val="00134F6A"/>
    <w:rsid w:val="00135B85"/>
    <w:rsid w:val="00137EF6"/>
    <w:rsid w:val="001403C8"/>
    <w:rsid w:val="00140CFC"/>
    <w:rsid w:val="00141AD0"/>
    <w:rsid w:val="00141C08"/>
    <w:rsid w:val="00142045"/>
    <w:rsid w:val="001422CB"/>
    <w:rsid w:val="00143B23"/>
    <w:rsid w:val="00144096"/>
    <w:rsid w:val="001442F8"/>
    <w:rsid w:val="00144560"/>
    <w:rsid w:val="00144C88"/>
    <w:rsid w:val="001456D3"/>
    <w:rsid w:val="00146059"/>
    <w:rsid w:val="00146D37"/>
    <w:rsid w:val="001471CA"/>
    <w:rsid w:val="0014777C"/>
    <w:rsid w:val="00150922"/>
    <w:rsid w:val="00150CB0"/>
    <w:rsid w:val="00150D91"/>
    <w:rsid w:val="001519A4"/>
    <w:rsid w:val="001522E0"/>
    <w:rsid w:val="00152705"/>
    <w:rsid w:val="0015327B"/>
    <w:rsid w:val="00153C63"/>
    <w:rsid w:val="00153CB7"/>
    <w:rsid w:val="00154022"/>
    <w:rsid w:val="00154168"/>
    <w:rsid w:val="001549AE"/>
    <w:rsid w:val="00156AB1"/>
    <w:rsid w:val="00157096"/>
    <w:rsid w:val="00160822"/>
    <w:rsid w:val="00162DA5"/>
    <w:rsid w:val="001657CD"/>
    <w:rsid w:val="00166221"/>
    <w:rsid w:val="001663C4"/>
    <w:rsid w:val="00166C27"/>
    <w:rsid w:val="001675DC"/>
    <w:rsid w:val="0017028E"/>
    <w:rsid w:val="00170681"/>
    <w:rsid w:val="00171E6A"/>
    <w:rsid w:val="00172087"/>
    <w:rsid w:val="00172400"/>
    <w:rsid w:val="00172E2A"/>
    <w:rsid w:val="001745CF"/>
    <w:rsid w:val="00175F2D"/>
    <w:rsid w:val="0017609B"/>
    <w:rsid w:val="001762B4"/>
    <w:rsid w:val="00176471"/>
    <w:rsid w:val="00177CBE"/>
    <w:rsid w:val="00180056"/>
    <w:rsid w:val="00180686"/>
    <w:rsid w:val="00180856"/>
    <w:rsid w:val="001818EC"/>
    <w:rsid w:val="00182151"/>
    <w:rsid w:val="001821F6"/>
    <w:rsid w:val="00182433"/>
    <w:rsid w:val="00182A07"/>
    <w:rsid w:val="0018360C"/>
    <w:rsid w:val="0018473A"/>
    <w:rsid w:val="00184B04"/>
    <w:rsid w:val="00185CFB"/>
    <w:rsid w:val="00185D4B"/>
    <w:rsid w:val="00186DA0"/>
    <w:rsid w:val="0018725C"/>
    <w:rsid w:val="001872E9"/>
    <w:rsid w:val="00190414"/>
    <w:rsid w:val="00190E4E"/>
    <w:rsid w:val="001914CC"/>
    <w:rsid w:val="0019233D"/>
    <w:rsid w:val="0019246C"/>
    <w:rsid w:val="00193B06"/>
    <w:rsid w:val="001951BB"/>
    <w:rsid w:val="0019520C"/>
    <w:rsid w:val="001961CA"/>
    <w:rsid w:val="001973E7"/>
    <w:rsid w:val="00197908"/>
    <w:rsid w:val="001A0834"/>
    <w:rsid w:val="001A1FED"/>
    <w:rsid w:val="001A397F"/>
    <w:rsid w:val="001A3AE5"/>
    <w:rsid w:val="001A51B2"/>
    <w:rsid w:val="001A5E75"/>
    <w:rsid w:val="001A6D49"/>
    <w:rsid w:val="001A7708"/>
    <w:rsid w:val="001A7CAB"/>
    <w:rsid w:val="001B1B1C"/>
    <w:rsid w:val="001B1B87"/>
    <w:rsid w:val="001B27F3"/>
    <w:rsid w:val="001B2883"/>
    <w:rsid w:val="001B2993"/>
    <w:rsid w:val="001B3031"/>
    <w:rsid w:val="001B3110"/>
    <w:rsid w:val="001B35F8"/>
    <w:rsid w:val="001B4A30"/>
    <w:rsid w:val="001B4F52"/>
    <w:rsid w:val="001B5A2B"/>
    <w:rsid w:val="001B6FDC"/>
    <w:rsid w:val="001C1BE3"/>
    <w:rsid w:val="001C25DC"/>
    <w:rsid w:val="001C3235"/>
    <w:rsid w:val="001C3FBB"/>
    <w:rsid w:val="001C444A"/>
    <w:rsid w:val="001C4E63"/>
    <w:rsid w:val="001C5006"/>
    <w:rsid w:val="001C5242"/>
    <w:rsid w:val="001C53DC"/>
    <w:rsid w:val="001C6582"/>
    <w:rsid w:val="001C6DDB"/>
    <w:rsid w:val="001C7371"/>
    <w:rsid w:val="001C7A48"/>
    <w:rsid w:val="001D0BA6"/>
    <w:rsid w:val="001D156B"/>
    <w:rsid w:val="001D1CA8"/>
    <w:rsid w:val="001D1D58"/>
    <w:rsid w:val="001D22A0"/>
    <w:rsid w:val="001D22DA"/>
    <w:rsid w:val="001D2DCD"/>
    <w:rsid w:val="001D3D86"/>
    <w:rsid w:val="001D429E"/>
    <w:rsid w:val="001D46C2"/>
    <w:rsid w:val="001D4C9F"/>
    <w:rsid w:val="001D4CF1"/>
    <w:rsid w:val="001D578E"/>
    <w:rsid w:val="001D737A"/>
    <w:rsid w:val="001D766B"/>
    <w:rsid w:val="001E00C8"/>
    <w:rsid w:val="001E0C3E"/>
    <w:rsid w:val="001E19B0"/>
    <w:rsid w:val="001E21F8"/>
    <w:rsid w:val="001E24CA"/>
    <w:rsid w:val="001E2A41"/>
    <w:rsid w:val="001E398E"/>
    <w:rsid w:val="001E3BB9"/>
    <w:rsid w:val="001E4C95"/>
    <w:rsid w:val="001E4F54"/>
    <w:rsid w:val="001E5B94"/>
    <w:rsid w:val="001E5EC2"/>
    <w:rsid w:val="001E7773"/>
    <w:rsid w:val="001E7B85"/>
    <w:rsid w:val="001F0842"/>
    <w:rsid w:val="001F0A28"/>
    <w:rsid w:val="001F2C6A"/>
    <w:rsid w:val="001F30DD"/>
    <w:rsid w:val="001F3837"/>
    <w:rsid w:val="001F3DD6"/>
    <w:rsid w:val="001F4207"/>
    <w:rsid w:val="001F57EC"/>
    <w:rsid w:val="001F5DD4"/>
    <w:rsid w:val="001F5ED0"/>
    <w:rsid w:val="001F6EBC"/>
    <w:rsid w:val="001F7315"/>
    <w:rsid w:val="001F7F44"/>
    <w:rsid w:val="00200A84"/>
    <w:rsid w:val="00202FD8"/>
    <w:rsid w:val="002032B7"/>
    <w:rsid w:val="00203B35"/>
    <w:rsid w:val="0020416C"/>
    <w:rsid w:val="0020590C"/>
    <w:rsid w:val="00206968"/>
    <w:rsid w:val="00207161"/>
    <w:rsid w:val="00210669"/>
    <w:rsid w:val="00210B40"/>
    <w:rsid w:val="00210FC5"/>
    <w:rsid w:val="0021117A"/>
    <w:rsid w:val="0021123C"/>
    <w:rsid w:val="00211FD1"/>
    <w:rsid w:val="002126CE"/>
    <w:rsid w:val="002130EE"/>
    <w:rsid w:val="00215A7E"/>
    <w:rsid w:val="00215AF6"/>
    <w:rsid w:val="00215CA9"/>
    <w:rsid w:val="002164F3"/>
    <w:rsid w:val="00216EC4"/>
    <w:rsid w:val="00216EFE"/>
    <w:rsid w:val="00217CF0"/>
    <w:rsid w:val="00217F03"/>
    <w:rsid w:val="0022077E"/>
    <w:rsid w:val="00220C37"/>
    <w:rsid w:val="00223889"/>
    <w:rsid w:val="0022563F"/>
    <w:rsid w:val="002261B9"/>
    <w:rsid w:val="00226541"/>
    <w:rsid w:val="00226961"/>
    <w:rsid w:val="00227C4F"/>
    <w:rsid w:val="00230637"/>
    <w:rsid w:val="002307C0"/>
    <w:rsid w:val="00230EA3"/>
    <w:rsid w:val="00231B07"/>
    <w:rsid w:val="00232667"/>
    <w:rsid w:val="002338C1"/>
    <w:rsid w:val="0023478A"/>
    <w:rsid w:val="00234B0B"/>
    <w:rsid w:val="00235265"/>
    <w:rsid w:val="0023592B"/>
    <w:rsid w:val="0023615D"/>
    <w:rsid w:val="0023661D"/>
    <w:rsid w:val="00241521"/>
    <w:rsid w:val="00241C70"/>
    <w:rsid w:val="00243231"/>
    <w:rsid w:val="00243B9B"/>
    <w:rsid w:val="00243C9C"/>
    <w:rsid w:val="00244177"/>
    <w:rsid w:val="00244829"/>
    <w:rsid w:val="00244B25"/>
    <w:rsid w:val="00245271"/>
    <w:rsid w:val="00245529"/>
    <w:rsid w:val="002455A1"/>
    <w:rsid w:val="002470DF"/>
    <w:rsid w:val="00247107"/>
    <w:rsid w:val="00247537"/>
    <w:rsid w:val="0024764A"/>
    <w:rsid w:val="00250ABC"/>
    <w:rsid w:val="00250C00"/>
    <w:rsid w:val="0025118F"/>
    <w:rsid w:val="00251FD8"/>
    <w:rsid w:val="002522C2"/>
    <w:rsid w:val="002525FE"/>
    <w:rsid w:val="00252AF2"/>
    <w:rsid w:val="00253832"/>
    <w:rsid w:val="00255D39"/>
    <w:rsid w:val="002571B0"/>
    <w:rsid w:val="00257679"/>
    <w:rsid w:val="0026185B"/>
    <w:rsid w:val="00264276"/>
    <w:rsid w:val="002643D6"/>
    <w:rsid w:val="00264BCD"/>
    <w:rsid w:val="0026553C"/>
    <w:rsid w:val="00266881"/>
    <w:rsid w:val="00266B34"/>
    <w:rsid w:val="00266F62"/>
    <w:rsid w:val="00267DE0"/>
    <w:rsid w:val="002701C7"/>
    <w:rsid w:val="002702F5"/>
    <w:rsid w:val="00270963"/>
    <w:rsid w:val="0027237E"/>
    <w:rsid w:val="00272AB5"/>
    <w:rsid w:val="00272E9E"/>
    <w:rsid w:val="00273199"/>
    <w:rsid w:val="00273DAE"/>
    <w:rsid w:val="00274B13"/>
    <w:rsid w:val="00275032"/>
    <w:rsid w:val="0027553A"/>
    <w:rsid w:val="00276642"/>
    <w:rsid w:val="00280128"/>
    <w:rsid w:val="00280E76"/>
    <w:rsid w:val="00282262"/>
    <w:rsid w:val="0028334D"/>
    <w:rsid w:val="002838D6"/>
    <w:rsid w:val="00283AA0"/>
    <w:rsid w:val="00283F13"/>
    <w:rsid w:val="00284079"/>
    <w:rsid w:val="00284B9B"/>
    <w:rsid w:val="00284CDC"/>
    <w:rsid w:val="00284D44"/>
    <w:rsid w:val="00284EFA"/>
    <w:rsid w:val="0028551E"/>
    <w:rsid w:val="002863B1"/>
    <w:rsid w:val="00286AC7"/>
    <w:rsid w:val="00287B2A"/>
    <w:rsid w:val="00290FD5"/>
    <w:rsid w:val="00291A5E"/>
    <w:rsid w:val="002925FB"/>
    <w:rsid w:val="00292894"/>
    <w:rsid w:val="00292F16"/>
    <w:rsid w:val="00293037"/>
    <w:rsid w:val="00293071"/>
    <w:rsid w:val="0029307B"/>
    <w:rsid w:val="0029403B"/>
    <w:rsid w:val="00294246"/>
    <w:rsid w:val="002944B0"/>
    <w:rsid w:val="00294551"/>
    <w:rsid w:val="002951D6"/>
    <w:rsid w:val="00295C1F"/>
    <w:rsid w:val="00296427"/>
    <w:rsid w:val="0029699E"/>
    <w:rsid w:val="00296A3F"/>
    <w:rsid w:val="00296B76"/>
    <w:rsid w:val="002A0938"/>
    <w:rsid w:val="002A126E"/>
    <w:rsid w:val="002A13FE"/>
    <w:rsid w:val="002A2D22"/>
    <w:rsid w:val="002A2E98"/>
    <w:rsid w:val="002A317C"/>
    <w:rsid w:val="002A3CDA"/>
    <w:rsid w:val="002A3DAC"/>
    <w:rsid w:val="002A3F0C"/>
    <w:rsid w:val="002A40B9"/>
    <w:rsid w:val="002A4535"/>
    <w:rsid w:val="002A4C24"/>
    <w:rsid w:val="002A4E28"/>
    <w:rsid w:val="002A68BC"/>
    <w:rsid w:val="002A6D02"/>
    <w:rsid w:val="002A705D"/>
    <w:rsid w:val="002B0644"/>
    <w:rsid w:val="002B1DDA"/>
    <w:rsid w:val="002B2881"/>
    <w:rsid w:val="002B2990"/>
    <w:rsid w:val="002B2DC8"/>
    <w:rsid w:val="002B3A1A"/>
    <w:rsid w:val="002B3E55"/>
    <w:rsid w:val="002B3F6D"/>
    <w:rsid w:val="002B40B7"/>
    <w:rsid w:val="002B46A2"/>
    <w:rsid w:val="002B4D43"/>
    <w:rsid w:val="002B5B1E"/>
    <w:rsid w:val="002B68C9"/>
    <w:rsid w:val="002B6A02"/>
    <w:rsid w:val="002C0047"/>
    <w:rsid w:val="002C00B4"/>
    <w:rsid w:val="002C133A"/>
    <w:rsid w:val="002C145B"/>
    <w:rsid w:val="002C1786"/>
    <w:rsid w:val="002C26A2"/>
    <w:rsid w:val="002C27E7"/>
    <w:rsid w:val="002C2E9E"/>
    <w:rsid w:val="002C31A9"/>
    <w:rsid w:val="002C375C"/>
    <w:rsid w:val="002C38A2"/>
    <w:rsid w:val="002C5592"/>
    <w:rsid w:val="002C5F43"/>
    <w:rsid w:val="002C66C7"/>
    <w:rsid w:val="002C7631"/>
    <w:rsid w:val="002C7CB3"/>
    <w:rsid w:val="002D0B03"/>
    <w:rsid w:val="002D189D"/>
    <w:rsid w:val="002D1982"/>
    <w:rsid w:val="002D1A0F"/>
    <w:rsid w:val="002D2052"/>
    <w:rsid w:val="002D22F4"/>
    <w:rsid w:val="002D23B1"/>
    <w:rsid w:val="002D3278"/>
    <w:rsid w:val="002D3C2B"/>
    <w:rsid w:val="002D5DD8"/>
    <w:rsid w:val="002D6956"/>
    <w:rsid w:val="002D6EDC"/>
    <w:rsid w:val="002D738E"/>
    <w:rsid w:val="002D7B12"/>
    <w:rsid w:val="002D7B44"/>
    <w:rsid w:val="002D7CAA"/>
    <w:rsid w:val="002E016F"/>
    <w:rsid w:val="002E0DD8"/>
    <w:rsid w:val="002E106A"/>
    <w:rsid w:val="002E116C"/>
    <w:rsid w:val="002E2EC1"/>
    <w:rsid w:val="002E38B8"/>
    <w:rsid w:val="002E3D25"/>
    <w:rsid w:val="002E4778"/>
    <w:rsid w:val="002E4A38"/>
    <w:rsid w:val="002E4B60"/>
    <w:rsid w:val="002E56FC"/>
    <w:rsid w:val="002E5D4A"/>
    <w:rsid w:val="002E6465"/>
    <w:rsid w:val="002E67BD"/>
    <w:rsid w:val="002E67ED"/>
    <w:rsid w:val="002E6D85"/>
    <w:rsid w:val="002E6FEE"/>
    <w:rsid w:val="002E71FF"/>
    <w:rsid w:val="002E7236"/>
    <w:rsid w:val="002E7603"/>
    <w:rsid w:val="002F01DB"/>
    <w:rsid w:val="002F0BD6"/>
    <w:rsid w:val="002F17D3"/>
    <w:rsid w:val="002F1894"/>
    <w:rsid w:val="002F27A9"/>
    <w:rsid w:val="002F2889"/>
    <w:rsid w:val="002F2D92"/>
    <w:rsid w:val="002F2DC9"/>
    <w:rsid w:val="002F3687"/>
    <w:rsid w:val="002F40A3"/>
    <w:rsid w:val="002F4639"/>
    <w:rsid w:val="002F559B"/>
    <w:rsid w:val="002F5BEE"/>
    <w:rsid w:val="002F5D40"/>
    <w:rsid w:val="002F671E"/>
    <w:rsid w:val="002F71D3"/>
    <w:rsid w:val="002F7A0E"/>
    <w:rsid w:val="00300AEC"/>
    <w:rsid w:val="00300CF9"/>
    <w:rsid w:val="003023D7"/>
    <w:rsid w:val="00302AEB"/>
    <w:rsid w:val="003044B2"/>
    <w:rsid w:val="003049FA"/>
    <w:rsid w:val="00304AF0"/>
    <w:rsid w:val="003050CB"/>
    <w:rsid w:val="00305C6C"/>
    <w:rsid w:val="00305E01"/>
    <w:rsid w:val="00306D15"/>
    <w:rsid w:val="00307863"/>
    <w:rsid w:val="0031286C"/>
    <w:rsid w:val="00313247"/>
    <w:rsid w:val="003136E8"/>
    <w:rsid w:val="00313922"/>
    <w:rsid w:val="00314EFD"/>
    <w:rsid w:val="00315C84"/>
    <w:rsid w:val="00321012"/>
    <w:rsid w:val="00321724"/>
    <w:rsid w:val="00321F81"/>
    <w:rsid w:val="0032253A"/>
    <w:rsid w:val="00322F8D"/>
    <w:rsid w:val="00324939"/>
    <w:rsid w:val="00327414"/>
    <w:rsid w:val="003275C4"/>
    <w:rsid w:val="003311A8"/>
    <w:rsid w:val="0033191B"/>
    <w:rsid w:val="00331C3E"/>
    <w:rsid w:val="00332895"/>
    <w:rsid w:val="00332DA7"/>
    <w:rsid w:val="00333401"/>
    <w:rsid w:val="00333453"/>
    <w:rsid w:val="00333517"/>
    <w:rsid w:val="003342DC"/>
    <w:rsid w:val="00335DAF"/>
    <w:rsid w:val="0033643B"/>
    <w:rsid w:val="0033643E"/>
    <w:rsid w:val="003366EA"/>
    <w:rsid w:val="00336875"/>
    <w:rsid w:val="00336E2A"/>
    <w:rsid w:val="0034073D"/>
    <w:rsid w:val="0034095E"/>
    <w:rsid w:val="0034174C"/>
    <w:rsid w:val="003439EF"/>
    <w:rsid w:val="003444F5"/>
    <w:rsid w:val="003447E4"/>
    <w:rsid w:val="003448DF"/>
    <w:rsid w:val="00346546"/>
    <w:rsid w:val="003474C7"/>
    <w:rsid w:val="00347700"/>
    <w:rsid w:val="00347717"/>
    <w:rsid w:val="0034783E"/>
    <w:rsid w:val="00347EB1"/>
    <w:rsid w:val="003508BB"/>
    <w:rsid w:val="003529F0"/>
    <w:rsid w:val="0035320A"/>
    <w:rsid w:val="00353AC3"/>
    <w:rsid w:val="00354241"/>
    <w:rsid w:val="003543CD"/>
    <w:rsid w:val="00355101"/>
    <w:rsid w:val="00355565"/>
    <w:rsid w:val="003557F6"/>
    <w:rsid w:val="003563A7"/>
    <w:rsid w:val="00356E8D"/>
    <w:rsid w:val="00357546"/>
    <w:rsid w:val="00357745"/>
    <w:rsid w:val="00360198"/>
    <w:rsid w:val="00362154"/>
    <w:rsid w:val="00362F70"/>
    <w:rsid w:val="003632DE"/>
    <w:rsid w:val="00363467"/>
    <w:rsid w:val="00363A16"/>
    <w:rsid w:val="003651A6"/>
    <w:rsid w:val="00365630"/>
    <w:rsid w:val="00365F30"/>
    <w:rsid w:val="0036604A"/>
    <w:rsid w:val="00367B51"/>
    <w:rsid w:val="00370940"/>
    <w:rsid w:val="00370F6C"/>
    <w:rsid w:val="00371C82"/>
    <w:rsid w:val="00372801"/>
    <w:rsid w:val="00374006"/>
    <w:rsid w:val="0037429A"/>
    <w:rsid w:val="00375BEA"/>
    <w:rsid w:val="00376D66"/>
    <w:rsid w:val="00376F20"/>
    <w:rsid w:val="003772AD"/>
    <w:rsid w:val="003805C6"/>
    <w:rsid w:val="00380F9B"/>
    <w:rsid w:val="00382020"/>
    <w:rsid w:val="00382DD7"/>
    <w:rsid w:val="003838F1"/>
    <w:rsid w:val="00383CA9"/>
    <w:rsid w:val="0038411F"/>
    <w:rsid w:val="0038430F"/>
    <w:rsid w:val="003845C6"/>
    <w:rsid w:val="00384728"/>
    <w:rsid w:val="00384AF9"/>
    <w:rsid w:val="003862A3"/>
    <w:rsid w:val="0038646C"/>
    <w:rsid w:val="00386DDB"/>
    <w:rsid w:val="00386F8A"/>
    <w:rsid w:val="003871BE"/>
    <w:rsid w:val="0038796C"/>
    <w:rsid w:val="00390593"/>
    <w:rsid w:val="00390C13"/>
    <w:rsid w:val="00392370"/>
    <w:rsid w:val="003930D0"/>
    <w:rsid w:val="003932DB"/>
    <w:rsid w:val="003936B9"/>
    <w:rsid w:val="00393880"/>
    <w:rsid w:val="003942D9"/>
    <w:rsid w:val="00394607"/>
    <w:rsid w:val="00394C23"/>
    <w:rsid w:val="00395541"/>
    <w:rsid w:val="0039557F"/>
    <w:rsid w:val="00396B98"/>
    <w:rsid w:val="0039794D"/>
    <w:rsid w:val="003A038D"/>
    <w:rsid w:val="003A059A"/>
    <w:rsid w:val="003A0EE8"/>
    <w:rsid w:val="003A0FA5"/>
    <w:rsid w:val="003A16F8"/>
    <w:rsid w:val="003A17B9"/>
    <w:rsid w:val="003A1F2F"/>
    <w:rsid w:val="003A2E6F"/>
    <w:rsid w:val="003A3CDC"/>
    <w:rsid w:val="003A3F86"/>
    <w:rsid w:val="003A452B"/>
    <w:rsid w:val="003A470A"/>
    <w:rsid w:val="003A4ABA"/>
    <w:rsid w:val="003A5A3B"/>
    <w:rsid w:val="003A5B79"/>
    <w:rsid w:val="003A5CD9"/>
    <w:rsid w:val="003A61E1"/>
    <w:rsid w:val="003A62EB"/>
    <w:rsid w:val="003A678E"/>
    <w:rsid w:val="003A6B30"/>
    <w:rsid w:val="003A6C94"/>
    <w:rsid w:val="003A78A1"/>
    <w:rsid w:val="003A7FC1"/>
    <w:rsid w:val="003B05C3"/>
    <w:rsid w:val="003B0BFE"/>
    <w:rsid w:val="003B1CA4"/>
    <w:rsid w:val="003B1CB4"/>
    <w:rsid w:val="003B2211"/>
    <w:rsid w:val="003B2A53"/>
    <w:rsid w:val="003B31FD"/>
    <w:rsid w:val="003B4CC1"/>
    <w:rsid w:val="003B50CA"/>
    <w:rsid w:val="003B5248"/>
    <w:rsid w:val="003B5273"/>
    <w:rsid w:val="003B55D2"/>
    <w:rsid w:val="003B7072"/>
    <w:rsid w:val="003B7904"/>
    <w:rsid w:val="003B7CB9"/>
    <w:rsid w:val="003C097B"/>
    <w:rsid w:val="003C0B87"/>
    <w:rsid w:val="003C0E11"/>
    <w:rsid w:val="003C1FCD"/>
    <w:rsid w:val="003C27E9"/>
    <w:rsid w:val="003C30AC"/>
    <w:rsid w:val="003C3164"/>
    <w:rsid w:val="003C44AB"/>
    <w:rsid w:val="003C46D0"/>
    <w:rsid w:val="003C4834"/>
    <w:rsid w:val="003C4F9E"/>
    <w:rsid w:val="003C57B8"/>
    <w:rsid w:val="003C62F1"/>
    <w:rsid w:val="003C63D2"/>
    <w:rsid w:val="003C6619"/>
    <w:rsid w:val="003C7244"/>
    <w:rsid w:val="003C755B"/>
    <w:rsid w:val="003C7B0F"/>
    <w:rsid w:val="003D0720"/>
    <w:rsid w:val="003D08D8"/>
    <w:rsid w:val="003D24E2"/>
    <w:rsid w:val="003D38CD"/>
    <w:rsid w:val="003D4031"/>
    <w:rsid w:val="003D4145"/>
    <w:rsid w:val="003D4DB0"/>
    <w:rsid w:val="003D5D41"/>
    <w:rsid w:val="003D62C4"/>
    <w:rsid w:val="003D640F"/>
    <w:rsid w:val="003D6A4C"/>
    <w:rsid w:val="003D7758"/>
    <w:rsid w:val="003D7EF9"/>
    <w:rsid w:val="003E018F"/>
    <w:rsid w:val="003E0970"/>
    <w:rsid w:val="003E09E1"/>
    <w:rsid w:val="003E0E75"/>
    <w:rsid w:val="003E2D02"/>
    <w:rsid w:val="003E2D7D"/>
    <w:rsid w:val="003E2D9D"/>
    <w:rsid w:val="003E3005"/>
    <w:rsid w:val="003E3288"/>
    <w:rsid w:val="003E35DB"/>
    <w:rsid w:val="003E3898"/>
    <w:rsid w:val="003E454B"/>
    <w:rsid w:val="003E5D11"/>
    <w:rsid w:val="003E60F8"/>
    <w:rsid w:val="003E62C0"/>
    <w:rsid w:val="003E6CA0"/>
    <w:rsid w:val="003E7B6B"/>
    <w:rsid w:val="003E7CBF"/>
    <w:rsid w:val="003F0398"/>
    <w:rsid w:val="003F09D1"/>
    <w:rsid w:val="003F0B8E"/>
    <w:rsid w:val="003F0EE3"/>
    <w:rsid w:val="003F1444"/>
    <w:rsid w:val="003F17D2"/>
    <w:rsid w:val="003F2849"/>
    <w:rsid w:val="003F34C1"/>
    <w:rsid w:val="003F36F9"/>
    <w:rsid w:val="003F3EC1"/>
    <w:rsid w:val="003F405B"/>
    <w:rsid w:val="003F4941"/>
    <w:rsid w:val="003F4CAD"/>
    <w:rsid w:val="003F4FA7"/>
    <w:rsid w:val="003F63E5"/>
    <w:rsid w:val="003F64DD"/>
    <w:rsid w:val="003F6930"/>
    <w:rsid w:val="003F6CD3"/>
    <w:rsid w:val="003F7A57"/>
    <w:rsid w:val="00401C08"/>
    <w:rsid w:val="0040426F"/>
    <w:rsid w:val="004057D8"/>
    <w:rsid w:val="00410E13"/>
    <w:rsid w:val="004120FE"/>
    <w:rsid w:val="00412F8A"/>
    <w:rsid w:val="00413777"/>
    <w:rsid w:val="00413C39"/>
    <w:rsid w:val="00414F35"/>
    <w:rsid w:val="004159F6"/>
    <w:rsid w:val="00415DA0"/>
    <w:rsid w:val="004166B9"/>
    <w:rsid w:val="004168DA"/>
    <w:rsid w:val="00416A20"/>
    <w:rsid w:val="00416B0E"/>
    <w:rsid w:val="00417860"/>
    <w:rsid w:val="00417E71"/>
    <w:rsid w:val="0042031A"/>
    <w:rsid w:val="0042039B"/>
    <w:rsid w:val="00422693"/>
    <w:rsid w:val="00423847"/>
    <w:rsid w:val="00423C5C"/>
    <w:rsid w:val="00424851"/>
    <w:rsid w:val="00424964"/>
    <w:rsid w:val="00425092"/>
    <w:rsid w:val="00425489"/>
    <w:rsid w:val="00425EE4"/>
    <w:rsid w:val="0042650F"/>
    <w:rsid w:val="00426AEE"/>
    <w:rsid w:val="00426FDD"/>
    <w:rsid w:val="00427D33"/>
    <w:rsid w:val="0043070F"/>
    <w:rsid w:val="00431949"/>
    <w:rsid w:val="0043263C"/>
    <w:rsid w:val="00433100"/>
    <w:rsid w:val="00433125"/>
    <w:rsid w:val="0043434A"/>
    <w:rsid w:val="004345F9"/>
    <w:rsid w:val="00434D19"/>
    <w:rsid w:val="00435705"/>
    <w:rsid w:val="00435723"/>
    <w:rsid w:val="00435AFC"/>
    <w:rsid w:val="00435B6A"/>
    <w:rsid w:val="00436815"/>
    <w:rsid w:val="00437075"/>
    <w:rsid w:val="00437AFC"/>
    <w:rsid w:val="00437F9A"/>
    <w:rsid w:val="0044099D"/>
    <w:rsid w:val="00441A84"/>
    <w:rsid w:val="00441BF1"/>
    <w:rsid w:val="00444C9D"/>
    <w:rsid w:val="00445E79"/>
    <w:rsid w:val="00445FF0"/>
    <w:rsid w:val="0044612C"/>
    <w:rsid w:val="00446A9C"/>
    <w:rsid w:val="00447289"/>
    <w:rsid w:val="00447478"/>
    <w:rsid w:val="0044795B"/>
    <w:rsid w:val="0045003A"/>
    <w:rsid w:val="004514FF"/>
    <w:rsid w:val="004515EB"/>
    <w:rsid w:val="00451AE1"/>
    <w:rsid w:val="00452BF2"/>
    <w:rsid w:val="004540A8"/>
    <w:rsid w:val="004546B3"/>
    <w:rsid w:val="004557BE"/>
    <w:rsid w:val="0045592D"/>
    <w:rsid w:val="00455CEC"/>
    <w:rsid w:val="00455DE8"/>
    <w:rsid w:val="0045692D"/>
    <w:rsid w:val="00460622"/>
    <w:rsid w:val="004608E2"/>
    <w:rsid w:val="004615D0"/>
    <w:rsid w:val="00461CF5"/>
    <w:rsid w:val="00463784"/>
    <w:rsid w:val="00465032"/>
    <w:rsid w:val="00466E8D"/>
    <w:rsid w:val="0046727D"/>
    <w:rsid w:val="00467303"/>
    <w:rsid w:val="00470135"/>
    <w:rsid w:val="00471456"/>
    <w:rsid w:val="00471F88"/>
    <w:rsid w:val="0047220C"/>
    <w:rsid w:val="00472D7C"/>
    <w:rsid w:val="00474334"/>
    <w:rsid w:val="00474C0F"/>
    <w:rsid w:val="00475208"/>
    <w:rsid w:val="00476779"/>
    <w:rsid w:val="00477812"/>
    <w:rsid w:val="00480659"/>
    <w:rsid w:val="004807BF"/>
    <w:rsid w:val="00480E9D"/>
    <w:rsid w:val="00481B06"/>
    <w:rsid w:val="00481FAA"/>
    <w:rsid w:val="004821F8"/>
    <w:rsid w:val="004824F9"/>
    <w:rsid w:val="00482957"/>
    <w:rsid w:val="00482DD5"/>
    <w:rsid w:val="0048320C"/>
    <w:rsid w:val="00484575"/>
    <w:rsid w:val="00484762"/>
    <w:rsid w:val="00484816"/>
    <w:rsid w:val="00485A39"/>
    <w:rsid w:val="004862C7"/>
    <w:rsid w:val="004867DD"/>
    <w:rsid w:val="00486D59"/>
    <w:rsid w:val="00486EBF"/>
    <w:rsid w:val="00487C3F"/>
    <w:rsid w:val="00487E1E"/>
    <w:rsid w:val="00490252"/>
    <w:rsid w:val="00490784"/>
    <w:rsid w:val="00490AF7"/>
    <w:rsid w:val="00490CDB"/>
    <w:rsid w:val="00490FD0"/>
    <w:rsid w:val="004929F3"/>
    <w:rsid w:val="00492FBF"/>
    <w:rsid w:val="00493756"/>
    <w:rsid w:val="004938C8"/>
    <w:rsid w:val="0049390A"/>
    <w:rsid w:val="00493B1E"/>
    <w:rsid w:val="0049488F"/>
    <w:rsid w:val="00494932"/>
    <w:rsid w:val="00495F2B"/>
    <w:rsid w:val="00496EE8"/>
    <w:rsid w:val="0049719C"/>
    <w:rsid w:val="00497232"/>
    <w:rsid w:val="00497452"/>
    <w:rsid w:val="00497AFB"/>
    <w:rsid w:val="00497CA0"/>
    <w:rsid w:val="004A0BE0"/>
    <w:rsid w:val="004A0EC8"/>
    <w:rsid w:val="004A15A4"/>
    <w:rsid w:val="004A1A3F"/>
    <w:rsid w:val="004A28C4"/>
    <w:rsid w:val="004A2AA0"/>
    <w:rsid w:val="004A3807"/>
    <w:rsid w:val="004A3C22"/>
    <w:rsid w:val="004A442E"/>
    <w:rsid w:val="004A4E30"/>
    <w:rsid w:val="004A65B5"/>
    <w:rsid w:val="004A6C98"/>
    <w:rsid w:val="004A73C5"/>
    <w:rsid w:val="004A7445"/>
    <w:rsid w:val="004A7490"/>
    <w:rsid w:val="004A7C3F"/>
    <w:rsid w:val="004A7D48"/>
    <w:rsid w:val="004B0598"/>
    <w:rsid w:val="004B178F"/>
    <w:rsid w:val="004B1872"/>
    <w:rsid w:val="004B3744"/>
    <w:rsid w:val="004B41D7"/>
    <w:rsid w:val="004B426F"/>
    <w:rsid w:val="004B44AC"/>
    <w:rsid w:val="004B4A89"/>
    <w:rsid w:val="004B4EA2"/>
    <w:rsid w:val="004B5DD2"/>
    <w:rsid w:val="004B7B64"/>
    <w:rsid w:val="004C015D"/>
    <w:rsid w:val="004C02B5"/>
    <w:rsid w:val="004C0C70"/>
    <w:rsid w:val="004C2C21"/>
    <w:rsid w:val="004C31F8"/>
    <w:rsid w:val="004C3219"/>
    <w:rsid w:val="004C37FE"/>
    <w:rsid w:val="004C5C15"/>
    <w:rsid w:val="004C5EF2"/>
    <w:rsid w:val="004C698C"/>
    <w:rsid w:val="004C6BBB"/>
    <w:rsid w:val="004C6EB0"/>
    <w:rsid w:val="004C7134"/>
    <w:rsid w:val="004D002E"/>
    <w:rsid w:val="004D1348"/>
    <w:rsid w:val="004D1354"/>
    <w:rsid w:val="004D24A9"/>
    <w:rsid w:val="004D2E13"/>
    <w:rsid w:val="004D2E41"/>
    <w:rsid w:val="004D2FDC"/>
    <w:rsid w:val="004D3DA4"/>
    <w:rsid w:val="004D4765"/>
    <w:rsid w:val="004D5E66"/>
    <w:rsid w:val="004E071A"/>
    <w:rsid w:val="004E10C2"/>
    <w:rsid w:val="004E1326"/>
    <w:rsid w:val="004E2A4D"/>
    <w:rsid w:val="004E2CCB"/>
    <w:rsid w:val="004E41EE"/>
    <w:rsid w:val="004E5F98"/>
    <w:rsid w:val="004E66F2"/>
    <w:rsid w:val="004E7623"/>
    <w:rsid w:val="004E771E"/>
    <w:rsid w:val="004E7C76"/>
    <w:rsid w:val="004E7D02"/>
    <w:rsid w:val="004E7DD4"/>
    <w:rsid w:val="004F0309"/>
    <w:rsid w:val="004F181B"/>
    <w:rsid w:val="004F22A6"/>
    <w:rsid w:val="004F2E4E"/>
    <w:rsid w:val="004F35C8"/>
    <w:rsid w:val="004F5373"/>
    <w:rsid w:val="004F5DAB"/>
    <w:rsid w:val="004F6693"/>
    <w:rsid w:val="004F72D2"/>
    <w:rsid w:val="00500691"/>
    <w:rsid w:val="005008E2"/>
    <w:rsid w:val="00501EB5"/>
    <w:rsid w:val="005020CB"/>
    <w:rsid w:val="00503FD2"/>
    <w:rsid w:val="00504E50"/>
    <w:rsid w:val="00505672"/>
    <w:rsid w:val="00505855"/>
    <w:rsid w:val="00505DB4"/>
    <w:rsid w:val="005062E0"/>
    <w:rsid w:val="0050746F"/>
    <w:rsid w:val="00507CC9"/>
    <w:rsid w:val="00510B5B"/>
    <w:rsid w:val="00511139"/>
    <w:rsid w:val="00511882"/>
    <w:rsid w:val="005124C2"/>
    <w:rsid w:val="00513F85"/>
    <w:rsid w:val="005141B5"/>
    <w:rsid w:val="005175D9"/>
    <w:rsid w:val="00520EEE"/>
    <w:rsid w:val="005213F4"/>
    <w:rsid w:val="00521E81"/>
    <w:rsid w:val="00522FE5"/>
    <w:rsid w:val="005234D2"/>
    <w:rsid w:val="00523D8C"/>
    <w:rsid w:val="0052468F"/>
    <w:rsid w:val="005248EB"/>
    <w:rsid w:val="0052661B"/>
    <w:rsid w:val="005267D4"/>
    <w:rsid w:val="005274F7"/>
    <w:rsid w:val="00527792"/>
    <w:rsid w:val="00530093"/>
    <w:rsid w:val="005300D4"/>
    <w:rsid w:val="00530334"/>
    <w:rsid w:val="00530948"/>
    <w:rsid w:val="00531C67"/>
    <w:rsid w:val="00533EA2"/>
    <w:rsid w:val="005341D5"/>
    <w:rsid w:val="0053451D"/>
    <w:rsid w:val="00534BBE"/>
    <w:rsid w:val="00535992"/>
    <w:rsid w:val="00535D6F"/>
    <w:rsid w:val="00536BD9"/>
    <w:rsid w:val="00536ED2"/>
    <w:rsid w:val="00537D0C"/>
    <w:rsid w:val="0054035B"/>
    <w:rsid w:val="00540B0B"/>
    <w:rsid w:val="00540F66"/>
    <w:rsid w:val="0054114C"/>
    <w:rsid w:val="005418DC"/>
    <w:rsid w:val="005424B1"/>
    <w:rsid w:val="0054280D"/>
    <w:rsid w:val="00543FC4"/>
    <w:rsid w:val="0054456D"/>
    <w:rsid w:val="00544833"/>
    <w:rsid w:val="00544C60"/>
    <w:rsid w:val="00547018"/>
    <w:rsid w:val="00547AFB"/>
    <w:rsid w:val="00553423"/>
    <w:rsid w:val="005537CB"/>
    <w:rsid w:val="00554876"/>
    <w:rsid w:val="00554FE2"/>
    <w:rsid w:val="00555294"/>
    <w:rsid w:val="005554EA"/>
    <w:rsid w:val="00555A2D"/>
    <w:rsid w:val="00556804"/>
    <w:rsid w:val="00556BA7"/>
    <w:rsid w:val="00556C7E"/>
    <w:rsid w:val="00556CE6"/>
    <w:rsid w:val="00556FE2"/>
    <w:rsid w:val="00561028"/>
    <w:rsid w:val="00561AA3"/>
    <w:rsid w:val="00563A06"/>
    <w:rsid w:val="00564889"/>
    <w:rsid w:val="00564893"/>
    <w:rsid w:val="00564B9E"/>
    <w:rsid w:val="00565CB6"/>
    <w:rsid w:val="00567389"/>
    <w:rsid w:val="00570439"/>
    <w:rsid w:val="00570BB8"/>
    <w:rsid w:val="00570BF5"/>
    <w:rsid w:val="00571012"/>
    <w:rsid w:val="00571DF6"/>
    <w:rsid w:val="00571F52"/>
    <w:rsid w:val="0057219C"/>
    <w:rsid w:val="0057385A"/>
    <w:rsid w:val="005739C1"/>
    <w:rsid w:val="00573E7D"/>
    <w:rsid w:val="00574FF5"/>
    <w:rsid w:val="00575808"/>
    <w:rsid w:val="00575F54"/>
    <w:rsid w:val="0057758F"/>
    <w:rsid w:val="005778EB"/>
    <w:rsid w:val="00577CE0"/>
    <w:rsid w:val="005801F5"/>
    <w:rsid w:val="00581317"/>
    <w:rsid w:val="005825B5"/>
    <w:rsid w:val="00582D4A"/>
    <w:rsid w:val="00585622"/>
    <w:rsid w:val="00585CCF"/>
    <w:rsid w:val="00586718"/>
    <w:rsid w:val="00586AB4"/>
    <w:rsid w:val="005875D6"/>
    <w:rsid w:val="005877C3"/>
    <w:rsid w:val="00590B6C"/>
    <w:rsid w:val="00591F4E"/>
    <w:rsid w:val="005921CC"/>
    <w:rsid w:val="00592413"/>
    <w:rsid w:val="005924BD"/>
    <w:rsid w:val="0059283E"/>
    <w:rsid w:val="00592AAB"/>
    <w:rsid w:val="00593291"/>
    <w:rsid w:val="005933B3"/>
    <w:rsid w:val="00593C3A"/>
    <w:rsid w:val="00594F6F"/>
    <w:rsid w:val="00597101"/>
    <w:rsid w:val="0059711A"/>
    <w:rsid w:val="005971F9"/>
    <w:rsid w:val="00597AB6"/>
    <w:rsid w:val="005A04FF"/>
    <w:rsid w:val="005A090F"/>
    <w:rsid w:val="005A0F03"/>
    <w:rsid w:val="005A1252"/>
    <w:rsid w:val="005A23A4"/>
    <w:rsid w:val="005A267A"/>
    <w:rsid w:val="005A3498"/>
    <w:rsid w:val="005A3875"/>
    <w:rsid w:val="005A3F35"/>
    <w:rsid w:val="005A4710"/>
    <w:rsid w:val="005A5219"/>
    <w:rsid w:val="005A542A"/>
    <w:rsid w:val="005A5B31"/>
    <w:rsid w:val="005A7545"/>
    <w:rsid w:val="005A7908"/>
    <w:rsid w:val="005B02A0"/>
    <w:rsid w:val="005B04F7"/>
    <w:rsid w:val="005B05E6"/>
    <w:rsid w:val="005B1668"/>
    <w:rsid w:val="005B1D4A"/>
    <w:rsid w:val="005B2289"/>
    <w:rsid w:val="005B22D4"/>
    <w:rsid w:val="005B346A"/>
    <w:rsid w:val="005B3ABF"/>
    <w:rsid w:val="005B4D82"/>
    <w:rsid w:val="005B5A63"/>
    <w:rsid w:val="005B5CAA"/>
    <w:rsid w:val="005B5D0D"/>
    <w:rsid w:val="005B68A2"/>
    <w:rsid w:val="005B6C24"/>
    <w:rsid w:val="005B6E53"/>
    <w:rsid w:val="005C01CD"/>
    <w:rsid w:val="005C079E"/>
    <w:rsid w:val="005C1353"/>
    <w:rsid w:val="005C18D4"/>
    <w:rsid w:val="005C328F"/>
    <w:rsid w:val="005C35C3"/>
    <w:rsid w:val="005C43B3"/>
    <w:rsid w:val="005C4F60"/>
    <w:rsid w:val="005C515E"/>
    <w:rsid w:val="005C5678"/>
    <w:rsid w:val="005C5BDC"/>
    <w:rsid w:val="005C67FA"/>
    <w:rsid w:val="005C7A12"/>
    <w:rsid w:val="005C7DA4"/>
    <w:rsid w:val="005D2631"/>
    <w:rsid w:val="005D27CA"/>
    <w:rsid w:val="005D29CA"/>
    <w:rsid w:val="005D2F29"/>
    <w:rsid w:val="005D3479"/>
    <w:rsid w:val="005D389A"/>
    <w:rsid w:val="005D3ADB"/>
    <w:rsid w:val="005D4662"/>
    <w:rsid w:val="005D55DB"/>
    <w:rsid w:val="005D5FB6"/>
    <w:rsid w:val="005D6556"/>
    <w:rsid w:val="005D79C9"/>
    <w:rsid w:val="005D7A82"/>
    <w:rsid w:val="005D7E8C"/>
    <w:rsid w:val="005E02D1"/>
    <w:rsid w:val="005E0FCE"/>
    <w:rsid w:val="005E2DE8"/>
    <w:rsid w:val="005E5A49"/>
    <w:rsid w:val="005E6FD0"/>
    <w:rsid w:val="005E71A5"/>
    <w:rsid w:val="005E7A36"/>
    <w:rsid w:val="005F22ED"/>
    <w:rsid w:val="005F2E5A"/>
    <w:rsid w:val="005F31A6"/>
    <w:rsid w:val="005F3A00"/>
    <w:rsid w:val="005F46B4"/>
    <w:rsid w:val="005F4709"/>
    <w:rsid w:val="005F4ADA"/>
    <w:rsid w:val="005F5714"/>
    <w:rsid w:val="00600157"/>
    <w:rsid w:val="00601071"/>
    <w:rsid w:val="00601A8B"/>
    <w:rsid w:val="00602F2D"/>
    <w:rsid w:val="00603171"/>
    <w:rsid w:val="0060442D"/>
    <w:rsid w:val="00604FBA"/>
    <w:rsid w:val="00605074"/>
    <w:rsid w:val="00605875"/>
    <w:rsid w:val="00605C8F"/>
    <w:rsid w:val="006062BE"/>
    <w:rsid w:val="006065E5"/>
    <w:rsid w:val="00610EA2"/>
    <w:rsid w:val="00611042"/>
    <w:rsid w:val="00611586"/>
    <w:rsid w:val="00611D51"/>
    <w:rsid w:val="00612456"/>
    <w:rsid w:val="0061264B"/>
    <w:rsid w:val="00613435"/>
    <w:rsid w:val="0061378F"/>
    <w:rsid w:val="00614681"/>
    <w:rsid w:val="00614B1A"/>
    <w:rsid w:val="00614D33"/>
    <w:rsid w:val="00615591"/>
    <w:rsid w:val="006159BB"/>
    <w:rsid w:val="006170AB"/>
    <w:rsid w:val="00620347"/>
    <w:rsid w:val="0062170A"/>
    <w:rsid w:val="00622BD7"/>
    <w:rsid w:val="00623ED0"/>
    <w:rsid w:val="00625088"/>
    <w:rsid w:val="00625342"/>
    <w:rsid w:val="006255D6"/>
    <w:rsid w:val="00625A2B"/>
    <w:rsid w:val="00625EC3"/>
    <w:rsid w:val="00626C76"/>
    <w:rsid w:val="00626F2D"/>
    <w:rsid w:val="006277E2"/>
    <w:rsid w:val="00627C12"/>
    <w:rsid w:val="00627C65"/>
    <w:rsid w:val="00627DF3"/>
    <w:rsid w:val="0063078C"/>
    <w:rsid w:val="006318F8"/>
    <w:rsid w:val="00631FD9"/>
    <w:rsid w:val="0063248F"/>
    <w:rsid w:val="00632849"/>
    <w:rsid w:val="0063286E"/>
    <w:rsid w:val="00632A2A"/>
    <w:rsid w:val="00632CF3"/>
    <w:rsid w:val="0063335D"/>
    <w:rsid w:val="006354CE"/>
    <w:rsid w:val="00635809"/>
    <w:rsid w:val="00635CBF"/>
    <w:rsid w:val="006369FD"/>
    <w:rsid w:val="00636FB2"/>
    <w:rsid w:val="00637478"/>
    <w:rsid w:val="00637C33"/>
    <w:rsid w:val="00637DCD"/>
    <w:rsid w:val="00637FD9"/>
    <w:rsid w:val="006408C6"/>
    <w:rsid w:val="00640D71"/>
    <w:rsid w:val="006465B7"/>
    <w:rsid w:val="0064667C"/>
    <w:rsid w:val="0064754A"/>
    <w:rsid w:val="006477F7"/>
    <w:rsid w:val="00647C5A"/>
    <w:rsid w:val="00647FC7"/>
    <w:rsid w:val="006503BC"/>
    <w:rsid w:val="0065272B"/>
    <w:rsid w:val="00652AB7"/>
    <w:rsid w:val="0065317E"/>
    <w:rsid w:val="00653A0C"/>
    <w:rsid w:val="006540AB"/>
    <w:rsid w:val="006559E3"/>
    <w:rsid w:val="00655B66"/>
    <w:rsid w:val="006564CD"/>
    <w:rsid w:val="006608C8"/>
    <w:rsid w:val="00660C99"/>
    <w:rsid w:val="006615DE"/>
    <w:rsid w:val="006616D6"/>
    <w:rsid w:val="00661CD0"/>
    <w:rsid w:val="00661D46"/>
    <w:rsid w:val="00661E8F"/>
    <w:rsid w:val="00663659"/>
    <w:rsid w:val="00663EA1"/>
    <w:rsid w:val="00664084"/>
    <w:rsid w:val="0066477B"/>
    <w:rsid w:val="00664F1B"/>
    <w:rsid w:val="0066659F"/>
    <w:rsid w:val="006669FE"/>
    <w:rsid w:val="00666FEF"/>
    <w:rsid w:val="006677E7"/>
    <w:rsid w:val="00671779"/>
    <w:rsid w:val="006723F0"/>
    <w:rsid w:val="006734DD"/>
    <w:rsid w:val="006735BF"/>
    <w:rsid w:val="00673BC3"/>
    <w:rsid w:val="0067406C"/>
    <w:rsid w:val="00674262"/>
    <w:rsid w:val="00674B65"/>
    <w:rsid w:val="00674FFA"/>
    <w:rsid w:val="006758B2"/>
    <w:rsid w:val="00675C38"/>
    <w:rsid w:val="006779AE"/>
    <w:rsid w:val="00680813"/>
    <w:rsid w:val="006818E1"/>
    <w:rsid w:val="006826CE"/>
    <w:rsid w:val="00683050"/>
    <w:rsid w:val="00683E93"/>
    <w:rsid w:val="00684094"/>
    <w:rsid w:val="00684195"/>
    <w:rsid w:val="006844C0"/>
    <w:rsid w:val="0068596F"/>
    <w:rsid w:val="00685EFE"/>
    <w:rsid w:val="006862B0"/>
    <w:rsid w:val="006876B3"/>
    <w:rsid w:val="00687807"/>
    <w:rsid w:val="006903C5"/>
    <w:rsid w:val="006905FC"/>
    <w:rsid w:val="00690904"/>
    <w:rsid w:val="00690C97"/>
    <w:rsid w:val="00691B7C"/>
    <w:rsid w:val="00692772"/>
    <w:rsid w:val="00692AFF"/>
    <w:rsid w:val="00693E5F"/>
    <w:rsid w:val="00694380"/>
    <w:rsid w:val="00694F62"/>
    <w:rsid w:val="0069556D"/>
    <w:rsid w:val="00695AF5"/>
    <w:rsid w:val="0069650E"/>
    <w:rsid w:val="00696EB7"/>
    <w:rsid w:val="00697244"/>
    <w:rsid w:val="0069749A"/>
    <w:rsid w:val="00697EC5"/>
    <w:rsid w:val="006A05F9"/>
    <w:rsid w:val="006A12E5"/>
    <w:rsid w:val="006A1390"/>
    <w:rsid w:val="006A1D07"/>
    <w:rsid w:val="006A2B8D"/>
    <w:rsid w:val="006A36F6"/>
    <w:rsid w:val="006A3947"/>
    <w:rsid w:val="006A3C86"/>
    <w:rsid w:val="006A4FB2"/>
    <w:rsid w:val="006A55AE"/>
    <w:rsid w:val="006A6C34"/>
    <w:rsid w:val="006A78FF"/>
    <w:rsid w:val="006B0148"/>
    <w:rsid w:val="006B02D4"/>
    <w:rsid w:val="006B070E"/>
    <w:rsid w:val="006B15AD"/>
    <w:rsid w:val="006B4846"/>
    <w:rsid w:val="006B4E41"/>
    <w:rsid w:val="006B5098"/>
    <w:rsid w:val="006B50A9"/>
    <w:rsid w:val="006B5BB9"/>
    <w:rsid w:val="006B5C44"/>
    <w:rsid w:val="006B6D34"/>
    <w:rsid w:val="006B7774"/>
    <w:rsid w:val="006B79B2"/>
    <w:rsid w:val="006B7A91"/>
    <w:rsid w:val="006C024C"/>
    <w:rsid w:val="006C25D3"/>
    <w:rsid w:val="006C2F89"/>
    <w:rsid w:val="006C3004"/>
    <w:rsid w:val="006C3098"/>
    <w:rsid w:val="006C39DD"/>
    <w:rsid w:val="006C3B4B"/>
    <w:rsid w:val="006C4EF2"/>
    <w:rsid w:val="006C577C"/>
    <w:rsid w:val="006C60C0"/>
    <w:rsid w:val="006C6F7A"/>
    <w:rsid w:val="006C7E34"/>
    <w:rsid w:val="006D0091"/>
    <w:rsid w:val="006D1153"/>
    <w:rsid w:val="006D455B"/>
    <w:rsid w:val="006D516F"/>
    <w:rsid w:val="006D5C1C"/>
    <w:rsid w:val="006D631F"/>
    <w:rsid w:val="006D6845"/>
    <w:rsid w:val="006D694F"/>
    <w:rsid w:val="006D7CB8"/>
    <w:rsid w:val="006E11FE"/>
    <w:rsid w:val="006E282D"/>
    <w:rsid w:val="006E29E7"/>
    <w:rsid w:val="006E383B"/>
    <w:rsid w:val="006E48DB"/>
    <w:rsid w:val="006E4CDC"/>
    <w:rsid w:val="006E6BBE"/>
    <w:rsid w:val="006E7024"/>
    <w:rsid w:val="006E76D2"/>
    <w:rsid w:val="006E7AC6"/>
    <w:rsid w:val="006E7B4F"/>
    <w:rsid w:val="006E7B5C"/>
    <w:rsid w:val="006E7E46"/>
    <w:rsid w:val="006F0D97"/>
    <w:rsid w:val="006F2135"/>
    <w:rsid w:val="006F2211"/>
    <w:rsid w:val="006F2594"/>
    <w:rsid w:val="006F30D5"/>
    <w:rsid w:val="006F37D7"/>
    <w:rsid w:val="006F4DCB"/>
    <w:rsid w:val="006F533B"/>
    <w:rsid w:val="006F5600"/>
    <w:rsid w:val="006F7742"/>
    <w:rsid w:val="006F7B08"/>
    <w:rsid w:val="0070044F"/>
    <w:rsid w:val="00701396"/>
    <w:rsid w:val="00703809"/>
    <w:rsid w:val="00703FFF"/>
    <w:rsid w:val="00704EC1"/>
    <w:rsid w:val="0070538C"/>
    <w:rsid w:val="007068C4"/>
    <w:rsid w:val="00706E6F"/>
    <w:rsid w:val="00707ADF"/>
    <w:rsid w:val="007104A4"/>
    <w:rsid w:val="0071107C"/>
    <w:rsid w:val="007115F2"/>
    <w:rsid w:val="007117D9"/>
    <w:rsid w:val="007120A0"/>
    <w:rsid w:val="00712A91"/>
    <w:rsid w:val="00712F91"/>
    <w:rsid w:val="00714407"/>
    <w:rsid w:val="00714492"/>
    <w:rsid w:val="007149B4"/>
    <w:rsid w:val="00716570"/>
    <w:rsid w:val="00716A5F"/>
    <w:rsid w:val="007177FE"/>
    <w:rsid w:val="00717BD2"/>
    <w:rsid w:val="007208ED"/>
    <w:rsid w:val="00720D03"/>
    <w:rsid w:val="007211B8"/>
    <w:rsid w:val="00721EBD"/>
    <w:rsid w:val="0072237B"/>
    <w:rsid w:val="007241BF"/>
    <w:rsid w:val="00724835"/>
    <w:rsid w:val="00725966"/>
    <w:rsid w:val="00725E75"/>
    <w:rsid w:val="0072621D"/>
    <w:rsid w:val="00726294"/>
    <w:rsid w:val="00727983"/>
    <w:rsid w:val="007305C0"/>
    <w:rsid w:val="0073132C"/>
    <w:rsid w:val="007319A8"/>
    <w:rsid w:val="007326AC"/>
    <w:rsid w:val="00732F88"/>
    <w:rsid w:val="00733265"/>
    <w:rsid w:val="00733C38"/>
    <w:rsid w:val="0073424A"/>
    <w:rsid w:val="00734E51"/>
    <w:rsid w:val="00734F1A"/>
    <w:rsid w:val="007350FF"/>
    <w:rsid w:val="007368FA"/>
    <w:rsid w:val="007369E5"/>
    <w:rsid w:val="00736E07"/>
    <w:rsid w:val="007402E7"/>
    <w:rsid w:val="00740350"/>
    <w:rsid w:val="00740673"/>
    <w:rsid w:val="007418DA"/>
    <w:rsid w:val="007420AC"/>
    <w:rsid w:val="00742D03"/>
    <w:rsid w:val="00743B17"/>
    <w:rsid w:val="007451D8"/>
    <w:rsid w:val="0074579C"/>
    <w:rsid w:val="00745DB8"/>
    <w:rsid w:val="00746296"/>
    <w:rsid w:val="007463D1"/>
    <w:rsid w:val="00746B40"/>
    <w:rsid w:val="00746DC5"/>
    <w:rsid w:val="007473A3"/>
    <w:rsid w:val="00747665"/>
    <w:rsid w:val="00747A99"/>
    <w:rsid w:val="00750B75"/>
    <w:rsid w:val="007512AF"/>
    <w:rsid w:val="0075263D"/>
    <w:rsid w:val="00752860"/>
    <w:rsid w:val="0075304E"/>
    <w:rsid w:val="007531F4"/>
    <w:rsid w:val="00755007"/>
    <w:rsid w:val="00755754"/>
    <w:rsid w:val="00756349"/>
    <w:rsid w:val="00756C45"/>
    <w:rsid w:val="00760058"/>
    <w:rsid w:val="0076038C"/>
    <w:rsid w:val="00761BD0"/>
    <w:rsid w:val="007621FB"/>
    <w:rsid w:val="00762535"/>
    <w:rsid w:val="00762BB7"/>
    <w:rsid w:val="00762E41"/>
    <w:rsid w:val="007639D5"/>
    <w:rsid w:val="007641EE"/>
    <w:rsid w:val="0076442B"/>
    <w:rsid w:val="00765595"/>
    <w:rsid w:val="007656B4"/>
    <w:rsid w:val="00765DF3"/>
    <w:rsid w:val="00766E6B"/>
    <w:rsid w:val="007670BA"/>
    <w:rsid w:val="00767B6D"/>
    <w:rsid w:val="007703B5"/>
    <w:rsid w:val="00770B69"/>
    <w:rsid w:val="00771E87"/>
    <w:rsid w:val="007746B2"/>
    <w:rsid w:val="00774B1C"/>
    <w:rsid w:val="00775551"/>
    <w:rsid w:val="007808DD"/>
    <w:rsid w:val="00781B72"/>
    <w:rsid w:val="007835E0"/>
    <w:rsid w:val="00784579"/>
    <w:rsid w:val="007853D8"/>
    <w:rsid w:val="007856DD"/>
    <w:rsid w:val="00786A16"/>
    <w:rsid w:val="00786D60"/>
    <w:rsid w:val="007879FF"/>
    <w:rsid w:val="00787D45"/>
    <w:rsid w:val="007902D4"/>
    <w:rsid w:val="0079048B"/>
    <w:rsid w:val="00790D19"/>
    <w:rsid w:val="007919B3"/>
    <w:rsid w:val="00792BF0"/>
    <w:rsid w:val="00793305"/>
    <w:rsid w:val="00793639"/>
    <w:rsid w:val="007936F5"/>
    <w:rsid w:val="00793F11"/>
    <w:rsid w:val="00794252"/>
    <w:rsid w:val="0079527B"/>
    <w:rsid w:val="00796673"/>
    <w:rsid w:val="0079673C"/>
    <w:rsid w:val="00797558"/>
    <w:rsid w:val="00797B7E"/>
    <w:rsid w:val="00797FB6"/>
    <w:rsid w:val="007A09B6"/>
    <w:rsid w:val="007A128D"/>
    <w:rsid w:val="007A16A9"/>
    <w:rsid w:val="007A2663"/>
    <w:rsid w:val="007A4E67"/>
    <w:rsid w:val="007A53B6"/>
    <w:rsid w:val="007A6C14"/>
    <w:rsid w:val="007A6CF0"/>
    <w:rsid w:val="007A72BB"/>
    <w:rsid w:val="007A785A"/>
    <w:rsid w:val="007A7AAE"/>
    <w:rsid w:val="007B0154"/>
    <w:rsid w:val="007B0440"/>
    <w:rsid w:val="007B0DC5"/>
    <w:rsid w:val="007B11F5"/>
    <w:rsid w:val="007B1352"/>
    <w:rsid w:val="007B178D"/>
    <w:rsid w:val="007B1D3C"/>
    <w:rsid w:val="007B217A"/>
    <w:rsid w:val="007B2AD2"/>
    <w:rsid w:val="007B31F3"/>
    <w:rsid w:val="007B4FC6"/>
    <w:rsid w:val="007B55BB"/>
    <w:rsid w:val="007B6A70"/>
    <w:rsid w:val="007C1AD1"/>
    <w:rsid w:val="007C1C95"/>
    <w:rsid w:val="007C25B9"/>
    <w:rsid w:val="007C26B3"/>
    <w:rsid w:val="007C296A"/>
    <w:rsid w:val="007C40E7"/>
    <w:rsid w:val="007C4F13"/>
    <w:rsid w:val="007C55A7"/>
    <w:rsid w:val="007C5879"/>
    <w:rsid w:val="007C5A0C"/>
    <w:rsid w:val="007C62ED"/>
    <w:rsid w:val="007C7D08"/>
    <w:rsid w:val="007D2683"/>
    <w:rsid w:val="007D281C"/>
    <w:rsid w:val="007D2D17"/>
    <w:rsid w:val="007D3572"/>
    <w:rsid w:val="007D473C"/>
    <w:rsid w:val="007D4A1B"/>
    <w:rsid w:val="007D5E70"/>
    <w:rsid w:val="007D62C6"/>
    <w:rsid w:val="007D632A"/>
    <w:rsid w:val="007D78A4"/>
    <w:rsid w:val="007D7C3E"/>
    <w:rsid w:val="007E053D"/>
    <w:rsid w:val="007E0CB6"/>
    <w:rsid w:val="007E183D"/>
    <w:rsid w:val="007E1E71"/>
    <w:rsid w:val="007E379B"/>
    <w:rsid w:val="007E4575"/>
    <w:rsid w:val="007E49D8"/>
    <w:rsid w:val="007E4F76"/>
    <w:rsid w:val="007E5CFF"/>
    <w:rsid w:val="007E6991"/>
    <w:rsid w:val="007E72BD"/>
    <w:rsid w:val="007E7E97"/>
    <w:rsid w:val="007F174B"/>
    <w:rsid w:val="007F1A11"/>
    <w:rsid w:val="007F1F09"/>
    <w:rsid w:val="007F2B55"/>
    <w:rsid w:val="007F328F"/>
    <w:rsid w:val="007F3AB7"/>
    <w:rsid w:val="007F45B9"/>
    <w:rsid w:val="007F45EC"/>
    <w:rsid w:val="007F501A"/>
    <w:rsid w:val="007F542F"/>
    <w:rsid w:val="007F5956"/>
    <w:rsid w:val="007F6785"/>
    <w:rsid w:val="007F7219"/>
    <w:rsid w:val="007F7403"/>
    <w:rsid w:val="007F78AF"/>
    <w:rsid w:val="007F7C57"/>
    <w:rsid w:val="008001E5"/>
    <w:rsid w:val="00800669"/>
    <w:rsid w:val="008010CA"/>
    <w:rsid w:val="00802651"/>
    <w:rsid w:val="00803176"/>
    <w:rsid w:val="00803328"/>
    <w:rsid w:val="00803B4D"/>
    <w:rsid w:val="00804696"/>
    <w:rsid w:val="00805079"/>
    <w:rsid w:val="00805519"/>
    <w:rsid w:val="008060C8"/>
    <w:rsid w:val="008062CF"/>
    <w:rsid w:val="00806316"/>
    <w:rsid w:val="0080635C"/>
    <w:rsid w:val="00806596"/>
    <w:rsid w:val="00806E98"/>
    <w:rsid w:val="00807370"/>
    <w:rsid w:val="008104C9"/>
    <w:rsid w:val="008109EA"/>
    <w:rsid w:val="0081122B"/>
    <w:rsid w:val="008118D5"/>
    <w:rsid w:val="00813465"/>
    <w:rsid w:val="00813D7A"/>
    <w:rsid w:val="00814880"/>
    <w:rsid w:val="00814E02"/>
    <w:rsid w:val="00817286"/>
    <w:rsid w:val="00820931"/>
    <w:rsid w:val="00820B4B"/>
    <w:rsid w:val="008213D9"/>
    <w:rsid w:val="008229C6"/>
    <w:rsid w:val="00823010"/>
    <w:rsid w:val="00823125"/>
    <w:rsid w:val="00823A31"/>
    <w:rsid w:val="00823DB2"/>
    <w:rsid w:val="00824122"/>
    <w:rsid w:val="0082421B"/>
    <w:rsid w:val="00824290"/>
    <w:rsid w:val="008244EA"/>
    <w:rsid w:val="00824658"/>
    <w:rsid w:val="00825409"/>
    <w:rsid w:val="0082581A"/>
    <w:rsid w:val="008277C1"/>
    <w:rsid w:val="008303EA"/>
    <w:rsid w:val="008304EA"/>
    <w:rsid w:val="00830EC1"/>
    <w:rsid w:val="008311A4"/>
    <w:rsid w:val="00831965"/>
    <w:rsid w:val="00831B46"/>
    <w:rsid w:val="0083243E"/>
    <w:rsid w:val="00832B12"/>
    <w:rsid w:val="00833A58"/>
    <w:rsid w:val="00834260"/>
    <w:rsid w:val="00835C12"/>
    <w:rsid w:val="0083795E"/>
    <w:rsid w:val="008403A9"/>
    <w:rsid w:val="00840A63"/>
    <w:rsid w:val="0084158F"/>
    <w:rsid w:val="00842AC7"/>
    <w:rsid w:val="00842B57"/>
    <w:rsid w:val="00843FE3"/>
    <w:rsid w:val="00844649"/>
    <w:rsid w:val="0084511C"/>
    <w:rsid w:val="008451BD"/>
    <w:rsid w:val="0084549E"/>
    <w:rsid w:val="008473F9"/>
    <w:rsid w:val="00847D86"/>
    <w:rsid w:val="00850B08"/>
    <w:rsid w:val="00850E3A"/>
    <w:rsid w:val="00852681"/>
    <w:rsid w:val="00853101"/>
    <w:rsid w:val="00853CA0"/>
    <w:rsid w:val="00854B7C"/>
    <w:rsid w:val="0085643C"/>
    <w:rsid w:val="00857DD1"/>
    <w:rsid w:val="008600E8"/>
    <w:rsid w:val="00860313"/>
    <w:rsid w:val="008616BA"/>
    <w:rsid w:val="00861CF2"/>
    <w:rsid w:val="00861DCF"/>
    <w:rsid w:val="0086225E"/>
    <w:rsid w:val="008623F5"/>
    <w:rsid w:val="0086312C"/>
    <w:rsid w:val="00863F5F"/>
    <w:rsid w:val="00864267"/>
    <w:rsid w:val="00864617"/>
    <w:rsid w:val="0086477F"/>
    <w:rsid w:val="008647F7"/>
    <w:rsid w:val="008649B7"/>
    <w:rsid w:val="00864CFD"/>
    <w:rsid w:val="00864D42"/>
    <w:rsid w:val="008650C1"/>
    <w:rsid w:val="00865319"/>
    <w:rsid w:val="00865F45"/>
    <w:rsid w:val="008660C6"/>
    <w:rsid w:val="00867414"/>
    <w:rsid w:val="00867950"/>
    <w:rsid w:val="00870378"/>
    <w:rsid w:val="008705B1"/>
    <w:rsid w:val="00871347"/>
    <w:rsid w:val="008729B2"/>
    <w:rsid w:val="00872C1B"/>
    <w:rsid w:val="00872CD4"/>
    <w:rsid w:val="008730B8"/>
    <w:rsid w:val="008734AA"/>
    <w:rsid w:val="00874671"/>
    <w:rsid w:val="0087597A"/>
    <w:rsid w:val="00875DD5"/>
    <w:rsid w:val="00876C5B"/>
    <w:rsid w:val="00877279"/>
    <w:rsid w:val="008774CD"/>
    <w:rsid w:val="00877E29"/>
    <w:rsid w:val="00880230"/>
    <w:rsid w:val="00880A70"/>
    <w:rsid w:val="00882052"/>
    <w:rsid w:val="00882B11"/>
    <w:rsid w:val="008835C9"/>
    <w:rsid w:val="008835E0"/>
    <w:rsid w:val="00883F2C"/>
    <w:rsid w:val="00885469"/>
    <w:rsid w:val="00886C93"/>
    <w:rsid w:val="008901B5"/>
    <w:rsid w:val="008929F5"/>
    <w:rsid w:val="00892D67"/>
    <w:rsid w:val="00893022"/>
    <w:rsid w:val="008933E1"/>
    <w:rsid w:val="008946FF"/>
    <w:rsid w:val="00894E64"/>
    <w:rsid w:val="00895D8C"/>
    <w:rsid w:val="00897BC5"/>
    <w:rsid w:val="00897E73"/>
    <w:rsid w:val="008A0082"/>
    <w:rsid w:val="008A0B7F"/>
    <w:rsid w:val="008A2844"/>
    <w:rsid w:val="008A3945"/>
    <w:rsid w:val="008A4E0B"/>
    <w:rsid w:val="008A5089"/>
    <w:rsid w:val="008A6CB0"/>
    <w:rsid w:val="008A73B8"/>
    <w:rsid w:val="008A73CF"/>
    <w:rsid w:val="008A7A8B"/>
    <w:rsid w:val="008B0394"/>
    <w:rsid w:val="008B0CF9"/>
    <w:rsid w:val="008B1F30"/>
    <w:rsid w:val="008B21B9"/>
    <w:rsid w:val="008B261D"/>
    <w:rsid w:val="008B2BAA"/>
    <w:rsid w:val="008B3856"/>
    <w:rsid w:val="008B43CD"/>
    <w:rsid w:val="008B4ED3"/>
    <w:rsid w:val="008B5435"/>
    <w:rsid w:val="008B62F9"/>
    <w:rsid w:val="008B6885"/>
    <w:rsid w:val="008B6FE6"/>
    <w:rsid w:val="008C0E03"/>
    <w:rsid w:val="008C13FD"/>
    <w:rsid w:val="008C2012"/>
    <w:rsid w:val="008C20A0"/>
    <w:rsid w:val="008C255A"/>
    <w:rsid w:val="008C2F49"/>
    <w:rsid w:val="008C332A"/>
    <w:rsid w:val="008C405E"/>
    <w:rsid w:val="008C4231"/>
    <w:rsid w:val="008C4492"/>
    <w:rsid w:val="008C4DC9"/>
    <w:rsid w:val="008C56DB"/>
    <w:rsid w:val="008C5C17"/>
    <w:rsid w:val="008C62E3"/>
    <w:rsid w:val="008C722C"/>
    <w:rsid w:val="008C737E"/>
    <w:rsid w:val="008C7572"/>
    <w:rsid w:val="008C7645"/>
    <w:rsid w:val="008D1D37"/>
    <w:rsid w:val="008D24C1"/>
    <w:rsid w:val="008D372C"/>
    <w:rsid w:val="008D3EF8"/>
    <w:rsid w:val="008D4E20"/>
    <w:rsid w:val="008D4EC9"/>
    <w:rsid w:val="008D4FFB"/>
    <w:rsid w:val="008D5305"/>
    <w:rsid w:val="008D53D2"/>
    <w:rsid w:val="008D7111"/>
    <w:rsid w:val="008D712A"/>
    <w:rsid w:val="008D7736"/>
    <w:rsid w:val="008D7F96"/>
    <w:rsid w:val="008E012A"/>
    <w:rsid w:val="008E0721"/>
    <w:rsid w:val="008E15CE"/>
    <w:rsid w:val="008E1AC1"/>
    <w:rsid w:val="008E1DFD"/>
    <w:rsid w:val="008E203A"/>
    <w:rsid w:val="008E2842"/>
    <w:rsid w:val="008E3DF3"/>
    <w:rsid w:val="008E4201"/>
    <w:rsid w:val="008E4ACE"/>
    <w:rsid w:val="008E6289"/>
    <w:rsid w:val="008E7702"/>
    <w:rsid w:val="008F023C"/>
    <w:rsid w:val="008F026A"/>
    <w:rsid w:val="008F0403"/>
    <w:rsid w:val="008F1748"/>
    <w:rsid w:val="008F1E44"/>
    <w:rsid w:val="008F22C9"/>
    <w:rsid w:val="008F2DD7"/>
    <w:rsid w:val="008F3481"/>
    <w:rsid w:val="008F364C"/>
    <w:rsid w:val="008F3BBE"/>
    <w:rsid w:val="008F436F"/>
    <w:rsid w:val="008F47BA"/>
    <w:rsid w:val="008F48C2"/>
    <w:rsid w:val="008F52B0"/>
    <w:rsid w:val="008F5A2D"/>
    <w:rsid w:val="008F6D0B"/>
    <w:rsid w:val="008F6E14"/>
    <w:rsid w:val="008F748E"/>
    <w:rsid w:val="009026B8"/>
    <w:rsid w:val="00902976"/>
    <w:rsid w:val="00902E21"/>
    <w:rsid w:val="00903405"/>
    <w:rsid w:val="00904F8A"/>
    <w:rsid w:val="0090612F"/>
    <w:rsid w:val="009065AC"/>
    <w:rsid w:val="009068AA"/>
    <w:rsid w:val="0090698C"/>
    <w:rsid w:val="00907BD5"/>
    <w:rsid w:val="00910921"/>
    <w:rsid w:val="00910ACC"/>
    <w:rsid w:val="009113D2"/>
    <w:rsid w:val="009117A2"/>
    <w:rsid w:val="009118DB"/>
    <w:rsid w:val="00912380"/>
    <w:rsid w:val="00913267"/>
    <w:rsid w:val="00913606"/>
    <w:rsid w:val="00913D96"/>
    <w:rsid w:val="0091419F"/>
    <w:rsid w:val="009141E8"/>
    <w:rsid w:val="009142CB"/>
    <w:rsid w:val="00915248"/>
    <w:rsid w:val="009152D6"/>
    <w:rsid w:val="00915BF1"/>
    <w:rsid w:val="00915EAC"/>
    <w:rsid w:val="009162D2"/>
    <w:rsid w:val="009175AE"/>
    <w:rsid w:val="0091792A"/>
    <w:rsid w:val="00917D9E"/>
    <w:rsid w:val="009213EE"/>
    <w:rsid w:val="00922418"/>
    <w:rsid w:val="00922E2B"/>
    <w:rsid w:val="009234A3"/>
    <w:rsid w:val="009234E0"/>
    <w:rsid w:val="00923611"/>
    <w:rsid w:val="009252E1"/>
    <w:rsid w:val="00926574"/>
    <w:rsid w:val="009266FF"/>
    <w:rsid w:val="00926C7E"/>
    <w:rsid w:val="00927069"/>
    <w:rsid w:val="009270D9"/>
    <w:rsid w:val="00927430"/>
    <w:rsid w:val="009275D2"/>
    <w:rsid w:val="009303CE"/>
    <w:rsid w:val="009310DE"/>
    <w:rsid w:val="009320DD"/>
    <w:rsid w:val="0093420F"/>
    <w:rsid w:val="009347D5"/>
    <w:rsid w:val="00934AD4"/>
    <w:rsid w:val="00935BB8"/>
    <w:rsid w:val="00936B0D"/>
    <w:rsid w:val="00940785"/>
    <w:rsid w:val="00940BB3"/>
    <w:rsid w:val="0094144D"/>
    <w:rsid w:val="0094201D"/>
    <w:rsid w:val="00943FC9"/>
    <w:rsid w:val="009445B5"/>
    <w:rsid w:val="00944722"/>
    <w:rsid w:val="009450B4"/>
    <w:rsid w:val="0094520A"/>
    <w:rsid w:val="0094544F"/>
    <w:rsid w:val="00945B76"/>
    <w:rsid w:val="00946101"/>
    <w:rsid w:val="00946271"/>
    <w:rsid w:val="0094659F"/>
    <w:rsid w:val="00950134"/>
    <w:rsid w:val="009517EE"/>
    <w:rsid w:val="009518AD"/>
    <w:rsid w:val="00951EF8"/>
    <w:rsid w:val="009523F0"/>
    <w:rsid w:val="0095263C"/>
    <w:rsid w:val="00952B05"/>
    <w:rsid w:val="009532BD"/>
    <w:rsid w:val="00953E02"/>
    <w:rsid w:val="0095502B"/>
    <w:rsid w:val="00955967"/>
    <w:rsid w:val="00956579"/>
    <w:rsid w:val="0095702B"/>
    <w:rsid w:val="00957457"/>
    <w:rsid w:val="00957918"/>
    <w:rsid w:val="00957F31"/>
    <w:rsid w:val="009616D3"/>
    <w:rsid w:val="00961AC7"/>
    <w:rsid w:val="00962243"/>
    <w:rsid w:val="00962510"/>
    <w:rsid w:val="00962938"/>
    <w:rsid w:val="00962C3A"/>
    <w:rsid w:val="009638F9"/>
    <w:rsid w:val="00964BB2"/>
    <w:rsid w:val="00965224"/>
    <w:rsid w:val="009652E0"/>
    <w:rsid w:val="0096536A"/>
    <w:rsid w:val="0096544C"/>
    <w:rsid w:val="00965BCF"/>
    <w:rsid w:val="00965C3A"/>
    <w:rsid w:val="00966986"/>
    <w:rsid w:val="009704B9"/>
    <w:rsid w:val="00970F46"/>
    <w:rsid w:val="009713CD"/>
    <w:rsid w:val="009716FD"/>
    <w:rsid w:val="00971FB4"/>
    <w:rsid w:val="00972A38"/>
    <w:rsid w:val="0097333F"/>
    <w:rsid w:val="00973924"/>
    <w:rsid w:val="00973F30"/>
    <w:rsid w:val="009743F1"/>
    <w:rsid w:val="00974606"/>
    <w:rsid w:val="00974E10"/>
    <w:rsid w:val="00975362"/>
    <w:rsid w:val="009758F8"/>
    <w:rsid w:val="00975E81"/>
    <w:rsid w:val="00977197"/>
    <w:rsid w:val="00980549"/>
    <w:rsid w:val="00980DB6"/>
    <w:rsid w:val="0098119E"/>
    <w:rsid w:val="0098173F"/>
    <w:rsid w:val="00982D16"/>
    <w:rsid w:val="009834C5"/>
    <w:rsid w:val="00983E7E"/>
    <w:rsid w:val="00984350"/>
    <w:rsid w:val="00984FDB"/>
    <w:rsid w:val="00985D04"/>
    <w:rsid w:val="00986EA6"/>
    <w:rsid w:val="00987434"/>
    <w:rsid w:val="009922D5"/>
    <w:rsid w:val="0099337F"/>
    <w:rsid w:val="00994BC8"/>
    <w:rsid w:val="00995295"/>
    <w:rsid w:val="009958FD"/>
    <w:rsid w:val="00995BFB"/>
    <w:rsid w:val="009960B2"/>
    <w:rsid w:val="00997308"/>
    <w:rsid w:val="00997C26"/>
    <w:rsid w:val="00997D62"/>
    <w:rsid w:val="00997DE1"/>
    <w:rsid w:val="009A0917"/>
    <w:rsid w:val="009A28CC"/>
    <w:rsid w:val="009A37AF"/>
    <w:rsid w:val="009A4E29"/>
    <w:rsid w:val="009A6250"/>
    <w:rsid w:val="009A6ABD"/>
    <w:rsid w:val="009A7504"/>
    <w:rsid w:val="009A77CE"/>
    <w:rsid w:val="009A7A8F"/>
    <w:rsid w:val="009B2D67"/>
    <w:rsid w:val="009B3203"/>
    <w:rsid w:val="009B44F7"/>
    <w:rsid w:val="009B471B"/>
    <w:rsid w:val="009B4AC1"/>
    <w:rsid w:val="009B55CC"/>
    <w:rsid w:val="009B63AA"/>
    <w:rsid w:val="009B6567"/>
    <w:rsid w:val="009B6CFD"/>
    <w:rsid w:val="009B7254"/>
    <w:rsid w:val="009B7359"/>
    <w:rsid w:val="009B7963"/>
    <w:rsid w:val="009B79B3"/>
    <w:rsid w:val="009B7A3B"/>
    <w:rsid w:val="009C0C50"/>
    <w:rsid w:val="009C17A4"/>
    <w:rsid w:val="009C1971"/>
    <w:rsid w:val="009C261A"/>
    <w:rsid w:val="009C4EA0"/>
    <w:rsid w:val="009C4EFD"/>
    <w:rsid w:val="009C5EB3"/>
    <w:rsid w:val="009C6326"/>
    <w:rsid w:val="009C636E"/>
    <w:rsid w:val="009C6F83"/>
    <w:rsid w:val="009C76F0"/>
    <w:rsid w:val="009C77BE"/>
    <w:rsid w:val="009C7921"/>
    <w:rsid w:val="009C7A43"/>
    <w:rsid w:val="009D1B6A"/>
    <w:rsid w:val="009D3092"/>
    <w:rsid w:val="009D33BB"/>
    <w:rsid w:val="009D4C01"/>
    <w:rsid w:val="009D5D9E"/>
    <w:rsid w:val="009D675F"/>
    <w:rsid w:val="009D6AC8"/>
    <w:rsid w:val="009E0933"/>
    <w:rsid w:val="009E0C82"/>
    <w:rsid w:val="009E0DC6"/>
    <w:rsid w:val="009E1D0F"/>
    <w:rsid w:val="009E22C7"/>
    <w:rsid w:val="009E309A"/>
    <w:rsid w:val="009E3451"/>
    <w:rsid w:val="009E3840"/>
    <w:rsid w:val="009E3EDC"/>
    <w:rsid w:val="009E413D"/>
    <w:rsid w:val="009E4235"/>
    <w:rsid w:val="009E4481"/>
    <w:rsid w:val="009E571A"/>
    <w:rsid w:val="009E62B2"/>
    <w:rsid w:val="009E63B1"/>
    <w:rsid w:val="009E7187"/>
    <w:rsid w:val="009F0110"/>
    <w:rsid w:val="009F03BF"/>
    <w:rsid w:val="009F0D67"/>
    <w:rsid w:val="009F0D92"/>
    <w:rsid w:val="009F0F70"/>
    <w:rsid w:val="009F14A0"/>
    <w:rsid w:val="009F153E"/>
    <w:rsid w:val="009F15F1"/>
    <w:rsid w:val="009F1E49"/>
    <w:rsid w:val="009F1E78"/>
    <w:rsid w:val="009F1F5F"/>
    <w:rsid w:val="009F2A2C"/>
    <w:rsid w:val="009F40BE"/>
    <w:rsid w:val="009F463F"/>
    <w:rsid w:val="009F5659"/>
    <w:rsid w:val="009F6899"/>
    <w:rsid w:val="009F6E2F"/>
    <w:rsid w:val="009F76FA"/>
    <w:rsid w:val="009F7B0B"/>
    <w:rsid w:val="009F7FC0"/>
    <w:rsid w:val="00A00093"/>
    <w:rsid w:val="00A014AF"/>
    <w:rsid w:val="00A01FB3"/>
    <w:rsid w:val="00A03053"/>
    <w:rsid w:val="00A03096"/>
    <w:rsid w:val="00A0548B"/>
    <w:rsid w:val="00A06C0A"/>
    <w:rsid w:val="00A1066E"/>
    <w:rsid w:val="00A10A7E"/>
    <w:rsid w:val="00A12337"/>
    <w:rsid w:val="00A13E76"/>
    <w:rsid w:val="00A13FCD"/>
    <w:rsid w:val="00A14313"/>
    <w:rsid w:val="00A1556F"/>
    <w:rsid w:val="00A15816"/>
    <w:rsid w:val="00A1759F"/>
    <w:rsid w:val="00A2095D"/>
    <w:rsid w:val="00A213CB"/>
    <w:rsid w:val="00A2187A"/>
    <w:rsid w:val="00A219B8"/>
    <w:rsid w:val="00A21E41"/>
    <w:rsid w:val="00A225D1"/>
    <w:rsid w:val="00A22FF0"/>
    <w:rsid w:val="00A231DF"/>
    <w:rsid w:val="00A2400A"/>
    <w:rsid w:val="00A24711"/>
    <w:rsid w:val="00A24CF0"/>
    <w:rsid w:val="00A24DFC"/>
    <w:rsid w:val="00A252D3"/>
    <w:rsid w:val="00A2612C"/>
    <w:rsid w:val="00A272C6"/>
    <w:rsid w:val="00A31785"/>
    <w:rsid w:val="00A31988"/>
    <w:rsid w:val="00A32443"/>
    <w:rsid w:val="00A32FBD"/>
    <w:rsid w:val="00A3361C"/>
    <w:rsid w:val="00A33AAF"/>
    <w:rsid w:val="00A3495E"/>
    <w:rsid w:val="00A34FA2"/>
    <w:rsid w:val="00A35BD2"/>
    <w:rsid w:val="00A36652"/>
    <w:rsid w:val="00A3676B"/>
    <w:rsid w:val="00A3696D"/>
    <w:rsid w:val="00A36D9B"/>
    <w:rsid w:val="00A37312"/>
    <w:rsid w:val="00A37C95"/>
    <w:rsid w:val="00A400CD"/>
    <w:rsid w:val="00A41F25"/>
    <w:rsid w:val="00A4448E"/>
    <w:rsid w:val="00A449C7"/>
    <w:rsid w:val="00A44F43"/>
    <w:rsid w:val="00A44F49"/>
    <w:rsid w:val="00A4537D"/>
    <w:rsid w:val="00A45843"/>
    <w:rsid w:val="00A469EA"/>
    <w:rsid w:val="00A47981"/>
    <w:rsid w:val="00A50E37"/>
    <w:rsid w:val="00A5105C"/>
    <w:rsid w:val="00A517C9"/>
    <w:rsid w:val="00A51BD1"/>
    <w:rsid w:val="00A51DA1"/>
    <w:rsid w:val="00A524D6"/>
    <w:rsid w:val="00A525D0"/>
    <w:rsid w:val="00A52675"/>
    <w:rsid w:val="00A52EC0"/>
    <w:rsid w:val="00A53C52"/>
    <w:rsid w:val="00A53E15"/>
    <w:rsid w:val="00A54C64"/>
    <w:rsid w:val="00A5532A"/>
    <w:rsid w:val="00A55791"/>
    <w:rsid w:val="00A557AC"/>
    <w:rsid w:val="00A55A24"/>
    <w:rsid w:val="00A56C2C"/>
    <w:rsid w:val="00A57A98"/>
    <w:rsid w:val="00A6069F"/>
    <w:rsid w:val="00A60997"/>
    <w:rsid w:val="00A60D9F"/>
    <w:rsid w:val="00A63FA3"/>
    <w:rsid w:val="00A63FC8"/>
    <w:rsid w:val="00A64C04"/>
    <w:rsid w:val="00A665CD"/>
    <w:rsid w:val="00A66EC3"/>
    <w:rsid w:val="00A670E6"/>
    <w:rsid w:val="00A67743"/>
    <w:rsid w:val="00A67AAB"/>
    <w:rsid w:val="00A70228"/>
    <w:rsid w:val="00A7102A"/>
    <w:rsid w:val="00A71273"/>
    <w:rsid w:val="00A71491"/>
    <w:rsid w:val="00A724E9"/>
    <w:rsid w:val="00A72C74"/>
    <w:rsid w:val="00A72DE5"/>
    <w:rsid w:val="00A7437D"/>
    <w:rsid w:val="00A74743"/>
    <w:rsid w:val="00A74B48"/>
    <w:rsid w:val="00A77254"/>
    <w:rsid w:val="00A77BEA"/>
    <w:rsid w:val="00A80871"/>
    <w:rsid w:val="00A80919"/>
    <w:rsid w:val="00A80E18"/>
    <w:rsid w:val="00A818F6"/>
    <w:rsid w:val="00A84021"/>
    <w:rsid w:val="00A846F0"/>
    <w:rsid w:val="00A85640"/>
    <w:rsid w:val="00A86AA1"/>
    <w:rsid w:val="00A86FDC"/>
    <w:rsid w:val="00A87228"/>
    <w:rsid w:val="00A8740D"/>
    <w:rsid w:val="00A90548"/>
    <w:rsid w:val="00A91945"/>
    <w:rsid w:val="00A92304"/>
    <w:rsid w:val="00A92B60"/>
    <w:rsid w:val="00A936F8"/>
    <w:rsid w:val="00A953E1"/>
    <w:rsid w:val="00A95B63"/>
    <w:rsid w:val="00A970E3"/>
    <w:rsid w:val="00A9735A"/>
    <w:rsid w:val="00A97402"/>
    <w:rsid w:val="00A97492"/>
    <w:rsid w:val="00A975F5"/>
    <w:rsid w:val="00AA0726"/>
    <w:rsid w:val="00AA0E41"/>
    <w:rsid w:val="00AA192D"/>
    <w:rsid w:val="00AA19B1"/>
    <w:rsid w:val="00AA1B00"/>
    <w:rsid w:val="00AA291C"/>
    <w:rsid w:val="00AA450C"/>
    <w:rsid w:val="00AA49CF"/>
    <w:rsid w:val="00AA58EA"/>
    <w:rsid w:val="00AA5A75"/>
    <w:rsid w:val="00AA74DA"/>
    <w:rsid w:val="00AB0422"/>
    <w:rsid w:val="00AB0751"/>
    <w:rsid w:val="00AB3E2C"/>
    <w:rsid w:val="00AB411F"/>
    <w:rsid w:val="00AB41E1"/>
    <w:rsid w:val="00AB4885"/>
    <w:rsid w:val="00AC04ED"/>
    <w:rsid w:val="00AC1151"/>
    <w:rsid w:val="00AC16BE"/>
    <w:rsid w:val="00AC27B0"/>
    <w:rsid w:val="00AC2A78"/>
    <w:rsid w:val="00AC2D7C"/>
    <w:rsid w:val="00AC314A"/>
    <w:rsid w:val="00AC534F"/>
    <w:rsid w:val="00AC5DFA"/>
    <w:rsid w:val="00AC785E"/>
    <w:rsid w:val="00AD1789"/>
    <w:rsid w:val="00AD2256"/>
    <w:rsid w:val="00AD3E51"/>
    <w:rsid w:val="00AD5BD9"/>
    <w:rsid w:val="00AD5FA2"/>
    <w:rsid w:val="00AD627A"/>
    <w:rsid w:val="00AD67F0"/>
    <w:rsid w:val="00AD6EB4"/>
    <w:rsid w:val="00AD6FC0"/>
    <w:rsid w:val="00AD7440"/>
    <w:rsid w:val="00AE1895"/>
    <w:rsid w:val="00AE1B78"/>
    <w:rsid w:val="00AE2033"/>
    <w:rsid w:val="00AE29B7"/>
    <w:rsid w:val="00AE29C0"/>
    <w:rsid w:val="00AE2E19"/>
    <w:rsid w:val="00AE3210"/>
    <w:rsid w:val="00AE3B23"/>
    <w:rsid w:val="00AE45E6"/>
    <w:rsid w:val="00AE4E7F"/>
    <w:rsid w:val="00AE5624"/>
    <w:rsid w:val="00AE5DF8"/>
    <w:rsid w:val="00AF063E"/>
    <w:rsid w:val="00AF134A"/>
    <w:rsid w:val="00AF194E"/>
    <w:rsid w:val="00AF293F"/>
    <w:rsid w:val="00AF3345"/>
    <w:rsid w:val="00AF3A6E"/>
    <w:rsid w:val="00AF4536"/>
    <w:rsid w:val="00AF5313"/>
    <w:rsid w:val="00AF568A"/>
    <w:rsid w:val="00AF5CC5"/>
    <w:rsid w:val="00AF5FE6"/>
    <w:rsid w:val="00B00024"/>
    <w:rsid w:val="00B00695"/>
    <w:rsid w:val="00B0141D"/>
    <w:rsid w:val="00B029BB"/>
    <w:rsid w:val="00B036B2"/>
    <w:rsid w:val="00B04876"/>
    <w:rsid w:val="00B04B05"/>
    <w:rsid w:val="00B07708"/>
    <w:rsid w:val="00B1024B"/>
    <w:rsid w:val="00B10F72"/>
    <w:rsid w:val="00B11715"/>
    <w:rsid w:val="00B12363"/>
    <w:rsid w:val="00B17C7C"/>
    <w:rsid w:val="00B2039A"/>
    <w:rsid w:val="00B2250C"/>
    <w:rsid w:val="00B22904"/>
    <w:rsid w:val="00B2352F"/>
    <w:rsid w:val="00B2361A"/>
    <w:rsid w:val="00B23BCE"/>
    <w:rsid w:val="00B2431D"/>
    <w:rsid w:val="00B25C40"/>
    <w:rsid w:val="00B261A8"/>
    <w:rsid w:val="00B26529"/>
    <w:rsid w:val="00B26B1A"/>
    <w:rsid w:val="00B26D46"/>
    <w:rsid w:val="00B270DD"/>
    <w:rsid w:val="00B32230"/>
    <w:rsid w:val="00B343C7"/>
    <w:rsid w:val="00B3518C"/>
    <w:rsid w:val="00B35E81"/>
    <w:rsid w:val="00B36BB3"/>
    <w:rsid w:val="00B36D71"/>
    <w:rsid w:val="00B370A5"/>
    <w:rsid w:val="00B376DC"/>
    <w:rsid w:val="00B4147B"/>
    <w:rsid w:val="00B41E30"/>
    <w:rsid w:val="00B42420"/>
    <w:rsid w:val="00B437EC"/>
    <w:rsid w:val="00B438D0"/>
    <w:rsid w:val="00B44CA9"/>
    <w:rsid w:val="00B44F24"/>
    <w:rsid w:val="00B469ED"/>
    <w:rsid w:val="00B5005E"/>
    <w:rsid w:val="00B501E6"/>
    <w:rsid w:val="00B502E4"/>
    <w:rsid w:val="00B506A4"/>
    <w:rsid w:val="00B51346"/>
    <w:rsid w:val="00B513E4"/>
    <w:rsid w:val="00B514C8"/>
    <w:rsid w:val="00B52215"/>
    <w:rsid w:val="00B52D5D"/>
    <w:rsid w:val="00B53084"/>
    <w:rsid w:val="00B531C7"/>
    <w:rsid w:val="00B55890"/>
    <w:rsid w:val="00B559AE"/>
    <w:rsid w:val="00B55A79"/>
    <w:rsid w:val="00B55C65"/>
    <w:rsid w:val="00B562CE"/>
    <w:rsid w:val="00B565CC"/>
    <w:rsid w:val="00B57B02"/>
    <w:rsid w:val="00B60BE3"/>
    <w:rsid w:val="00B61DF8"/>
    <w:rsid w:val="00B61FDF"/>
    <w:rsid w:val="00B6238F"/>
    <w:rsid w:val="00B62D80"/>
    <w:rsid w:val="00B6328C"/>
    <w:rsid w:val="00B633D9"/>
    <w:rsid w:val="00B646CF"/>
    <w:rsid w:val="00B64C83"/>
    <w:rsid w:val="00B64F91"/>
    <w:rsid w:val="00B65007"/>
    <w:rsid w:val="00B65C54"/>
    <w:rsid w:val="00B67104"/>
    <w:rsid w:val="00B67935"/>
    <w:rsid w:val="00B6794E"/>
    <w:rsid w:val="00B67AA4"/>
    <w:rsid w:val="00B70B45"/>
    <w:rsid w:val="00B70C09"/>
    <w:rsid w:val="00B71E8F"/>
    <w:rsid w:val="00B72AC1"/>
    <w:rsid w:val="00B72B4D"/>
    <w:rsid w:val="00B73756"/>
    <w:rsid w:val="00B750C7"/>
    <w:rsid w:val="00B806B0"/>
    <w:rsid w:val="00B807EC"/>
    <w:rsid w:val="00B80E6E"/>
    <w:rsid w:val="00B814B7"/>
    <w:rsid w:val="00B822F2"/>
    <w:rsid w:val="00B8258A"/>
    <w:rsid w:val="00B82A62"/>
    <w:rsid w:val="00B83B0D"/>
    <w:rsid w:val="00B847D9"/>
    <w:rsid w:val="00B84B60"/>
    <w:rsid w:val="00B84CFA"/>
    <w:rsid w:val="00B85232"/>
    <w:rsid w:val="00B85532"/>
    <w:rsid w:val="00B859B1"/>
    <w:rsid w:val="00B85B03"/>
    <w:rsid w:val="00B85FDD"/>
    <w:rsid w:val="00B8619F"/>
    <w:rsid w:val="00B86888"/>
    <w:rsid w:val="00B90D97"/>
    <w:rsid w:val="00B921B8"/>
    <w:rsid w:val="00B9346E"/>
    <w:rsid w:val="00B935B6"/>
    <w:rsid w:val="00B93B0E"/>
    <w:rsid w:val="00B94341"/>
    <w:rsid w:val="00B94CBC"/>
    <w:rsid w:val="00B9606C"/>
    <w:rsid w:val="00B97693"/>
    <w:rsid w:val="00BA08DC"/>
    <w:rsid w:val="00BA0CE6"/>
    <w:rsid w:val="00BA11A4"/>
    <w:rsid w:val="00BA1450"/>
    <w:rsid w:val="00BA273B"/>
    <w:rsid w:val="00BA29EB"/>
    <w:rsid w:val="00BA3D75"/>
    <w:rsid w:val="00BA3F2A"/>
    <w:rsid w:val="00BA4737"/>
    <w:rsid w:val="00BA50C0"/>
    <w:rsid w:val="00BA52A4"/>
    <w:rsid w:val="00BA5A77"/>
    <w:rsid w:val="00BA6693"/>
    <w:rsid w:val="00BA69AD"/>
    <w:rsid w:val="00BA6D0F"/>
    <w:rsid w:val="00BA73A1"/>
    <w:rsid w:val="00BA748F"/>
    <w:rsid w:val="00BA76FE"/>
    <w:rsid w:val="00BA7F3D"/>
    <w:rsid w:val="00BB06FC"/>
    <w:rsid w:val="00BB0776"/>
    <w:rsid w:val="00BB1CC6"/>
    <w:rsid w:val="00BB34E0"/>
    <w:rsid w:val="00BB3AA9"/>
    <w:rsid w:val="00BB3BAA"/>
    <w:rsid w:val="00BB46F9"/>
    <w:rsid w:val="00BB5641"/>
    <w:rsid w:val="00BB5F80"/>
    <w:rsid w:val="00BB6936"/>
    <w:rsid w:val="00BB704D"/>
    <w:rsid w:val="00BC00F8"/>
    <w:rsid w:val="00BC0502"/>
    <w:rsid w:val="00BC0B2F"/>
    <w:rsid w:val="00BC100F"/>
    <w:rsid w:val="00BC197B"/>
    <w:rsid w:val="00BC1C00"/>
    <w:rsid w:val="00BC1FFD"/>
    <w:rsid w:val="00BC27AB"/>
    <w:rsid w:val="00BC2BEE"/>
    <w:rsid w:val="00BC44A9"/>
    <w:rsid w:val="00BC4BE4"/>
    <w:rsid w:val="00BC54DE"/>
    <w:rsid w:val="00BC5D78"/>
    <w:rsid w:val="00BC68A9"/>
    <w:rsid w:val="00BC6A80"/>
    <w:rsid w:val="00BD0A8A"/>
    <w:rsid w:val="00BD0CD8"/>
    <w:rsid w:val="00BD149A"/>
    <w:rsid w:val="00BD1B79"/>
    <w:rsid w:val="00BD2174"/>
    <w:rsid w:val="00BD2431"/>
    <w:rsid w:val="00BD25CE"/>
    <w:rsid w:val="00BD2CA0"/>
    <w:rsid w:val="00BD2DAF"/>
    <w:rsid w:val="00BD3261"/>
    <w:rsid w:val="00BD3D18"/>
    <w:rsid w:val="00BD42DF"/>
    <w:rsid w:val="00BD4425"/>
    <w:rsid w:val="00BD4916"/>
    <w:rsid w:val="00BD4B21"/>
    <w:rsid w:val="00BD4CA3"/>
    <w:rsid w:val="00BD56FA"/>
    <w:rsid w:val="00BD59E6"/>
    <w:rsid w:val="00BD5BF6"/>
    <w:rsid w:val="00BD5E54"/>
    <w:rsid w:val="00BD640B"/>
    <w:rsid w:val="00BD6911"/>
    <w:rsid w:val="00BD78FE"/>
    <w:rsid w:val="00BD7937"/>
    <w:rsid w:val="00BE1EF6"/>
    <w:rsid w:val="00BE2076"/>
    <w:rsid w:val="00BE39EF"/>
    <w:rsid w:val="00BE3CF0"/>
    <w:rsid w:val="00BE60B7"/>
    <w:rsid w:val="00BE61D8"/>
    <w:rsid w:val="00BE6B35"/>
    <w:rsid w:val="00BE6E6B"/>
    <w:rsid w:val="00BE7C09"/>
    <w:rsid w:val="00BF0337"/>
    <w:rsid w:val="00BF08A8"/>
    <w:rsid w:val="00BF09F9"/>
    <w:rsid w:val="00BF0ED8"/>
    <w:rsid w:val="00BF27E2"/>
    <w:rsid w:val="00BF2D7F"/>
    <w:rsid w:val="00BF3209"/>
    <w:rsid w:val="00BF37DA"/>
    <w:rsid w:val="00BF3DAB"/>
    <w:rsid w:val="00BF4538"/>
    <w:rsid w:val="00BF4924"/>
    <w:rsid w:val="00BF4D1A"/>
    <w:rsid w:val="00BF51C7"/>
    <w:rsid w:val="00BF646B"/>
    <w:rsid w:val="00BF7214"/>
    <w:rsid w:val="00BF7484"/>
    <w:rsid w:val="00BF77AD"/>
    <w:rsid w:val="00BF7E5D"/>
    <w:rsid w:val="00BF7EEB"/>
    <w:rsid w:val="00C016C6"/>
    <w:rsid w:val="00C02A47"/>
    <w:rsid w:val="00C0315C"/>
    <w:rsid w:val="00C036E6"/>
    <w:rsid w:val="00C046D2"/>
    <w:rsid w:val="00C04837"/>
    <w:rsid w:val="00C06B9D"/>
    <w:rsid w:val="00C07303"/>
    <w:rsid w:val="00C10042"/>
    <w:rsid w:val="00C10351"/>
    <w:rsid w:val="00C10996"/>
    <w:rsid w:val="00C12D81"/>
    <w:rsid w:val="00C13D09"/>
    <w:rsid w:val="00C13D86"/>
    <w:rsid w:val="00C15882"/>
    <w:rsid w:val="00C15A74"/>
    <w:rsid w:val="00C15D2D"/>
    <w:rsid w:val="00C1732D"/>
    <w:rsid w:val="00C178D7"/>
    <w:rsid w:val="00C20349"/>
    <w:rsid w:val="00C2169E"/>
    <w:rsid w:val="00C22C3C"/>
    <w:rsid w:val="00C22DFD"/>
    <w:rsid w:val="00C23591"/>
    <w:rsid w:val="00C239FC"/>
    <w:rsid w:val="00C24245"/>
    <w:rsid w:val="00C26222"/>
    <w:rsid w:val="00C26EA2"/>
    <w:rsid w:val="00C27AA2"/>
    <w:rsid w:val="00C3082D"/>
    <w:rsid w:val="00C30B8F"/>
    <w:rsid w:val="00C31506"/>
    <w:rsid w:val="00C31C3B"/>
    <w:rsid w:val="00C332D2"/>
    <w:rsid w:val="00C33358"/>
    <w:rsid w:val="00C34596"/>
    <w:rsid w:val="00C34C04"/>
    <w:rsid w:val="00C34FC8"/>
    <w:rsid w:val="00C3660A"/>
    <w:rsid w:val="00C3764C"/>
    <w:rsid w:val="00C408E9"/>
    <w:rsid w:val="00C41060"/>
    <w:rsid w:val="00C41569"/>
    <w:rsid w:val="00C4170F"/>
    <w:rsid w:val="00C420B3"/>
    <w:rsid w:val="00C44891"/>
    <w:rsid w:val="00C46334"/>
    <w:rsid w:val="00C473D1"/>
    <w:rsid w:val="00C507A9"/>
    <w:rsid w:val="00C50EA1"/>
    <w:rsid w:val="00C51F05"/>
    <w:rsid w:val="00C52B6B"/>
    <w:rsid w:val="00C5555D"/>
    <w:rsid w:val="00C5608C"/>
    <w:rsid w:val="00C56E23"/>
    <w:rsid w:val="00C5700B"/>
    <w:rsid w:val="00C60BA4"/>
    <w:rsid w:val="00C618F2"/>
    <w:rsid w:val="00C61CDD"/>
    <w:rsid w:val="00C62167"/>
    <w:rsid w:val="00C63092"/>
    <w:rsid w:val="00C6370A"/>
    <w:rsid w:val="00C64A42"/>
    <w:rsid w:val="00C651F6"/>
    <w:rsid w:val="00C652C7"/>
    <w:rsid w:val="00C6662B"/>
    <w:rsid w:val="00C66D82"/>
    <w:rsid w:val="00C6790D"/>
    <w:rsid w:val="00C70163"/>
    <w:rsid w:val="00C71558"/>
    <w:rsid w:val="00C71680"/>
    <w:rsid w:val="00C7188A"/>
    <w:rsid w:val="00C73A57"/>
    <w:rsid w:val="00C74FD4"/>
    <w:rsid w:val="00C753A3"/>
    <w:rsid w:val="00C75ABC"/>
    <w:rsid w:val="00C76D95"/>
    <w:rsid w:val="00C77700"/>
    <w:rsid w:val="00C809CF"/>
    <w:rsid w:val="00C80E69"/>
    <w:rsid w:val="00C8215B"/>
    <w:rsid w:val="00C826D8"/>
    <w:rsid w:val="00C83DC2"/>
    <w:rsid w:val="00C842F1"/>
    <w:rsid w:val="00C84694"/>
    <w:rsid w:val="00C8470D"/>
    <w:rsid w:val="00C87388"/>
    <w:rsid w:val="00C87CE5"/>
    <w:rsid w:val="00C87D12"/>
    <w:rsid w:val="00C87F05"/>
    <w:rsid w:val="00C900D7"/>
    <w:rsid w:val="00C9043A"/>
    <w:rsid w:val="00C90B94"/>
    <w:rsid w:val="00C915AF"/>
    <w:rsid w:val="00C92C8B"/>
    <w:rsid w:val="00C9309C"/>
    <w:rsid w:val="00C946E1"/>
    <w:rsid w:val="00C94BCF"/>
    <w:rsid w:val="00C95475"/>
    <w:rsid w:val="00CA0269"/>
    <w:rsid w:val="00CA0F54"/>
    <w:rsid w:val="00CA1077"/>
    <w:rsid w:val="00CA13AB"/>
    <w:rsid w:val="00CA15AA"/>
    <w:rsid w:val="00CA15C5"/>
    <w:rsid w:val="00CA2C75"/>
    <w:rsid w:val="00CA3E03"/>
    <w:rsid w:val="00CA44B5"/>
    <w:rsid w:val="00CA450C"/>
    <w:rsid w:val="00CA5394"/>
    <w:rsid w:val="00CA5700"/>
    <w:rsid w:val="00CA6A3F"/>
    <w:rsid w:val="00CA6DE9"/>
    <w:rsid w:val="00CA72F3"/>
    <w:rsid w:val="00CA7603"/>
    <w:rsid w:val="00CA7799"/>
    <w:rsid w:val="00CB005B"/>
    <w:rsid w:val="00CB0130"/>
    <w:rsid w:val="00CB0EC5"/>
    <w:rsid w:val="00CB10FB"/>
    <w:rsid w:val="00CB1456"/>
    <w:rsid w:val="00CB15D1"/>
    <w:rsid w:val="00CB172B"/>
    <w:rsid w:val="00CB1CEA"/>
    <w:rsid w:val="00CB1DE6"/>
    <w:rsid w:val="00CB2316"/>
    <w:rsid w:val="00CB24C8"/>
    <w:rsid w:val="00CB2903"/>
    <w:rsid w:val="00CB442F"/>
    <w:rsid w:val="00CB4838"/>
    <w:rsid w:val="00CB4B5C"/>
    <w:rsid w:val="00CB4EE7"/>
    <w:rsid w:val="00CB4F63"/>
    <w:rsid w:val="00CB6181"/>
    <w:rsid w:val="00CB69EA"/>
    <w:rsid w:val="00CB6C9B"/>
    <w:rsid w:val="00CB7341"/>
    <w:rsid w:val="00CC045D"/>
    <w:rsid w:val="00CC2437"/>
    <w:rsid w:val="00CC27BA"/>
    <w:rsid w:val="00CC50CA"/>
    <w:rsid w:val="00CC625C"/>
    <w:rsid w:val="00CC7FDD"/>
    <w:rsid w:val="00CD0008"/>
    <w:rsid w:val="00CD3F04"/>
    <w:rsid w:val="00CD4269"/>
    <w:rsid w:val="00CD4BFA"/>
    <w:rsid w:val="00CD5103"/>
    <w:rsid w:val="00CD57D4"/>
    <w:rsid w:val="00CD5D6C"/>
    <w:rsid w:val="00CD7FF2"/>
    <w:rsid w:val="00CE0329"/>
    <w:rsid w:val="00CE05EE"/>
    <w:rsid w:val="00CE0BE1"/>
    <w:rsid w:val="00CE0C9C"/>
    <w:rsid w:val="00CE0F10"/>
    <w:rsid w:val="00CE1112"/>
    <w:rsid w:val="00CE11DF"/>
    <w:rsid w:val="00CE1314"/>
    <w:rsid w:val="00CE26EE"/>
    <w:rsid w:val="00CE3734"/>
    <w:rsid w:val="00CE4D85"/>
    <w:rsid w:val="00CE5220"/>
    <w:rsid w:val="00CE627A"/>
    <w:rsid w:val="00CE6B11"/>
    <w:rsid w:val="00CF0BAE"/>
    <w:rsid w:val="00CF0D43"/>
    <w:rsid w:val="00CF16D7"/>
    <w:rsid w:val="00CF1DC7"/>
    <w:rsid w:val="00CF2844"/>
    <w:rsid w:val="00CF3477"/>
    <w:rsid w:val="00CF4763"/>
    <w:rsid w:val="00CF4B70"/>
    <w:rsid w:val="00CF5150"/>
    <w:rsid w:val="00CF6216"/>
    <w:rsid w:val="00CF6258"/>
    <w:rsid w:val="00CF682F"/>
    <w:rsid w:val="00CF7356"/>
    <w:rsid w:val="00CF7384"/>
    <w:rsid w:val="00CF7591"/>
    <w:rsid w:val="00D008C6"/>
    <w:rsid w:val="00D0248F"/>
    <w:rsid w:val="00D032EB"/>
    <w:rsid w:val="00D03653"/>
    <w:rsid w:val="00D03980"/>
    <w:rsid w:val="00D04075"/>
    <w:rsid w:val="00D0463C"/>
    <w:rsid w:val="00D062FC"/>
    <w:rsid w:val="00D070A8"/>
    <w:rsid w:val="00D0748C"/>
    <w:rsid w:val="00D07DCF"/>
    <w:rsid w:val="00D10180"/>
    <w:rsid w:val="00D103DD"/>
    <w:rsid w:val="00D107AC"/>
    <w:rsid w:val="00D11894"/>
    <w:rsid w:val="00D11B05"/>
    <w:rsid w:val="00D122F4"/>
    <w:rsid w:val="00D12997"/>
    <w:rsid w:val="00D1343F"/>
    <w:rsid w:val="00D135CB"/>
    <w:rsid w:val="00D1367D"/>
    <w:rsid w:val="00D13C14"/>
    <w:rsid w:val="00D140AE"/>
    <w:rsid w:val="00D14460"/>
    <w:rsid w:val="00D148E4"/>
    <w:rsid w:val="00D155DA"/>
    <w:rsid w:val="00D15953"/>
    <w:rsid w:val="00D16F65"/>
    <w:rsid w:val="00D172F6"/>
    <w:rsid w:val="00D17A3E"/>
    <w:rsid w:val="00D17A84"/>
    <w:rsid w:val="00D20591"/>
    <w:rsid w:val="00D21124"/>
    <w:rsid w:val="00D212BA"/>
    <w:rsid w:val="00D2390A"/>
    <w:rsid w:val="00D23E67"/>
    <w:rsid w:val="00D2412D"/>
    <w:rsid w:val="00D24A93"/>
    <w:rsid w:val="00D24C03"/>
    <w:rsid w:val="00D24D64"/>
    <w:rsid w:val="00D25585"/>
    <w:rsid w:val="00D25AF2"/>
    <w:rsid w:val="00D30D66"/>
    <w:rsid w:val="00D313CB"/>
    <w:rsid w:val="00D31BA4"/>
    <w:rsid w:val="00D31E4B"/>
    <w:rsid w:val="00D33397"/>
    <w:rsid w:val="00D341BD"/>
    <w:rsid w:val="00D344BE"/>
    <w:rsid w:val="00D36CA8"/>
    <w:rsid w:val="00D36E0F"/>
    <w:rsid w:val="00D40147"/>
    <w:rsid w:val="00D4059F"/>
    <w:rsid w:val="00D40C68"/>
    <w:rsid w:val="00D410E4"/>
    <w:rsid w:val="00D41159"/>
    <w:rsid w:val="00D41EFC"/>
    <w:rsid w:val="00D41FE7"/>
    <w:rsid w:val="00D42B6B"/>
    <w:rsid w:val="00D43C54"/>
    <w:rsid w:val="00D4489C"/>
    <w:rsid w:val="00D44A2B"/>
    <w:rsid w:val="00D47565"/>
    <w:rsid w:val="00D545D7"/>
    <w:rsid w:val="00D55865"/>
    <w:rsid w:val="00D5596E"/>
    <w:rsid w:val="00D56051"/>
    <w:rsid w:val="00D561B8"/>
    <w:rsid w:val="00D56795"/>
    <w:rsid w:val="00D57327"/>
    <w:rsid w:val="00D575F8"/>
    <w:rsid w:val="00D604D6"/>
    <w:rsid w:val="00D60B1B"/>
    <w:rsid w:val="00D618BB"/>
    <w:rsid w:val="00D61D57"/>
    <w:rsid w:val="00D61D6E"/>
    <w:rsid w:val="00D628C4"/>
    <w:rsid w:val="00D62CAC"/>
    <w:rsid w:val="00D62CFC"/>
    <w:rsid w:val="00D62D3B"/>
    <w:rsid w:val="00D632DD"/>
    <w:rsid w:val="00D64578"/>
    <w:rsid w:val="00D65920"/>
    <w:rsid w:val="00D65C79"/>
    <w:rsid w:val="00D663DB"/>
    <w:rsid w:val="00D6695F"/>
    <w:rsid w:val="00D66AA8"/>
    <w:rsid w:val="00D66BE3"/>
    <w:rsid w:val="00D67530"/>
    <w:rsid w:val="00D67874"/>
    <w:rsid w:val="00D67C41"/>
    <w:rsid w:val="00D67D4F"/>
    <w:rsid w:val="00D67E00"/>
    <w:rsid w:val="00D702A2"/>
    <w:rsid w:val="00D7031B"/>
    <w:rsid w:val="00D70393"/>
    <w:rsid w:val="00D7140F"/>
    <w:rsid w:val="00D71CA7"/>
    <w:rsid w:val="00D73708"/>
    <w:rsid w:val="00D739B3"/>
    <w:rsid w:val="00D73B7E"/>
    <w:rsid w:val="00D7475E"/>
    <w:rsid w:val="00D755E8"/>
    <w:rsid w:val="00D75D13"/>
    <w:rsid w:val="00D7750D"/>
    <w:rsid w:val="00D8152C"/>
    <w:rsid w:val="00D81708"/>
    <w:rsid w:val="00D8179F"/>
    <w:rsid w:val="00D81FAA"/>
    <w:rsid w:val="00D82290"/>
    <w:rsid w:val="00D8254F"/>
    <w:rsid w:val="00D83CC9"/>
    <w:rsid w:val="00D8489A"/>
    <w:rsid w:val="00D851A6"/>
    <w:rsid w:val="00D861B0"/>
    <w:rsid w:val="00D8664A"/>
    <w:rsid w:val="00D8667C"/>
    <w:rsid w:val="00D869F9"/>
    <w:rsid w:val="00D86CC0"/>
    <w:rsid w:val="00D91040"/>
    <w:rsid w:val="00D9157E"/>
    <w:rsid w:val="00D917D6"/>
    <w:rsid w:val="00D91967"/>
    <w:rsid w:val="00D937B0"/>
    <w:rsid w:val="00D93A19"/>
    <w:rsid w:val="00D95C03"/>
    <w:rsid w:val="00D96C46"/>
    <w:rsid w:val="00D97896"/>
    <w:rsid w:val="00D978E1"/>
    <w:rsid w:val="00D97BF0"/>
    <w:rsid w:val="00DA0631"/>
    <w:rsid w:val="00DA2082"/>
    <w:rsid w:val="00DA20D3"/>
    <w:rsid w:val="00DA2195"/>
    <w:rsid w:val="00DA2717"/>
    <w:rsid w:val="00DA340C"/>
    <w:rsid w:val="00DA3D4B"/>
    <w:rsid w:val="00DA424C"/>
    <w:rsid w:val="00DA42CB"/>
    <w:rsid w:val="00DA74F7"/>
    <w:rsid w:val="00DB003D"/>
    <w:rsid w:val="00DB1B89"/>
    <w:rsid w:val="00DB2791"/>
    <w:rsid w:val="00DB4989"/>
    <w:rsid w:val="00DB651A"/>
    <w:rsid w:val="00DB6E95"/>
    <w:rsid w:val="00DB7150"/>
    <w:rsid w:val="00DB7E82"/>
    <w:rsid w:val="00DC0CEA"/>
    <w:rsid w:val="00DC110B"/>
    <w:rsid w:val="00DC2B55"/>
    <w:rsid w:val="00DC4E92"/>
    <w:rsid w:val="00DC5110"/>
    <w:rsid w:val="00DC6019"/>
    <w:rsid w:val="00DC63EC"/>
    <w:rsid w:val="00DC7E1E"/>
    <w:rsid w:val="00DD0028"/>
    <w:rsid w:val="00DD0793"/>
    <w:rsid w:val="00DD0CCD"/>
    <w:rsid w:val="00DD109E"/>
    <w:rsid w:val="00DD19BA"/>
    <w:rsid w:val="00DD1CEB"/>
    <w:rsid w:val="00DD3115"/>
    <w:rsid w:val="00DD3E78"/>
    <w:rsid w:val="00DD409A"/>
    <w:rsid w:val="00DD44A6"/>
    <w:rsid w:val="00DD5978"/>
    <w:rsid w:val="00DD649F"/>
    <w:rsid w:val="00DD6CD6"/>
    <w:rsid w:val="00DD6DFF"/>
    <w:rsid w:val="00DE0236"/>
    <w:rsid w:val="00DE077C"/>
    <w:rsid w:val="00DE0901"/>
    <w:rsid w:val="00DE0988"/>
    <w:rsid w:val="00DE2C4D"/>
    <w:rsid w:val="00DE36FA"/>
    <w:rsid w:val="00DE3A4F"/>
    <w:rsid w:val="00DE58AD"/>
    <w:rsid w:val="00DE5C78"/>
    <w:rsid w:val="00DE5E0A"/>
    <w:rsid w:val="00DE7198"/>
    <w:rsid w:val="00DF0BB0"/>
    <w:rsid w:val="00DF244F"/>
    <w:rsid w:val="00DF254B"/>
    <w:rsid w:val="00DF5810"/>
    <w:rsid w:val="00DF5C01"/>
    <w:rsid w:val="00DF6492"/>
    <w:rsid w:val="00DF6A4F"/>
    <w:rsid w:val="00DF7049"/>
    <w:rsid w:val="00DF7769"/>
    <w:rsid w:val="00E00BEE"/>
    <w:rsid w:val="00E00C5E"/>
    <w:rsid w:val="00E02580"/>
    <w:rsid w:val="00E026AD"/>
    <w:rsid w:val="00E03060"/>
    <w:rsid w:val="00E03133"/>
    <w:rsid w:val="00E04D24"/>
    <w:rsid w:val="00E057BB"/>
    <w:rsid w:val="00E06D82"/>
    <w:rsid w:val="00E06DC3"/>
    <w:rsid w:val="00E07AAE"/>
    <w:rsid w:val="00E101BB"/>
    <w:rsid w:val="00E101F9"/>
    <w:rsid w:val="00E105DC"/>
    <w:rsid w:val="00E10804"/>
    <w:rsid w:val="00E10A96"/>
    <w:rsid w:val="00E1155F"/>
    <w:rsid w:val="00E119B7"/>
    <w:rsid w:val="00E143DE"/>
    <w:rsid w:val="00E147CB"/>
    <w:rsid w:val="00E14844"/>
    <w:rsid w:val="00E150BD"/>
    <w:rsid w:val="00E155FE"/>
    <w:rsid w:val="00E15821"/>
    <w:rsid w:val="00E160F8"/>
    <w:rsid w:val="00E20794"/>
    <w:rsid w:val="00E2096A"/>
    <w:rsid w:val="00E2105C"/>
    <w:rsid w:val="00E2128B"/>
    <w:rsid w:val="00E21C1A"/>
    <w:rsid w:val="00E21CAB"/>
    <w:rsid w:val="00E220D4"/>
    <w:rsid w:val="00E22369"/>
    <w:rsid w:val="00E2271D"/>
    <w:rsid w:val="00E22882"/>
    <w:rsid w:val="00E22FC3"/>
    <w:rsid w:val="00E240CA"/>
    <w:rsid w:val="00E24D55"/>
    <w:rsid w:val="00E25192"/>
    <w:rsid w:val="00E251B2"/>
    <w:rsid w:val="00E25E3C"/>
    <w:rsid w:val="00E2607E"/>
    <w:rsid w:val="00E2615B"/>
    <w:rsid w:val="00E263B4"/>
    <w:rsid w:val="00E271C4"/>
    <w:rsid w:val="00E27BFB"/>
    <w:rsid w:val="00E30721"/>
    <w:rsid w:val="00E313A2"/>
    <w:rsid w:val="00E316BA"/>
    <w:rsid w:val="00E3175D"/>
    <w:rsid w:val="00E31969"/>
    <w:rsid w:val="00E327E6"/>
    <w:rsid w:val="00E32D06"/>
    <w:rsid w:val="00E33768"/>
    <w:rsid w:val="00E33CC8"/>
    <w:rsid w:val="00E34BC1"/>
    <w:rsid w:val="00E3652D"/>
    <w:rsid w:val="00E37495"/>
    <w:rsid w:val="00E40AE0"/>
    <w:rsid w:val="00E41948"/>
    <w:rsid w:val="00E41CAE"/>
    <w:rsid w:val="00E4221D"/>
    <w:rsid w:val="00E425DF"/>
    <w:rsid w:val="00E4450C"/>
    <w:rsid w:val="00E46643"/>
    <w:rsid w:val="00E46745"/>
    <w:rsid w:val="00E46928"/>
    <w:rsid w:val="00E4774C"/>
    <w:rsid w:val="00E47A53"/>
    <w:rsid w:val="00E50001"/>
    <w:rsid w:val="00E5067B"/>
    <w:rsid w:val="00E508EB"/>
    <w:rsid w:val="00E51499"/>
    <w:rsid w:val="00E51EAD"/>
    <w:rsid w:val="00E51F06"/>
    <w:rsid w:val="00E5315C"/>
    <w:rsid w:val="00E5399D"/>
    <w:rsid w:val="00E53CA1"/>
    <w:rsid w:val="00E54AE8"/>
    <w:rsid w:val="00E5502E"/>
    <w:rsid w:val="00E55199"/>
    <w:rsid w:val="00E55E87"/>
    <w:rsid w:val="00E56247"/>
    <w:rsid w:val="00E56A8A"/>
    <w:rsid w:val="00E578E4"/>
    <w:rsid w:val="00E60044"/>
    <w:rsid w:val="00E60848"/>
    <w:rsid w:val="00E619B4"/>
    <w:rsid w:val="00E61B0F"/>
    <w:rsid w:val="00E61C1F"/>
    <w:rsid w:val="00E6269D"/>
    <w:rsid w:val="00E63B63"/>
    <w:rsid w:val="00E64619"/>
    <w:rsid w:val="00E6496E"/>
    <w:rsid w:val="00E64EFF"/>
    <w:rsid w:val="00E651B2"/>
    <w:rsid w:val="00E654A0"/>
    <w:rsid w:val="00E677EB"/>
    <w:rsid w:val="00E7022A"/>
    <w:rsid w:val="00E70F5F"/>
    <w:rsid w:val="00E7143E"/>
    <w:rsid w:val="00E72CE9"/>
    <w:rsid w:val="00E72FC8"/>
    <w:rsid w:val="00E7335D"/>
    <w:rsid w:val="00E73BCF"/>
    <w:rsid w:val="00E73F78"/>
    <w:rsid w:val="00E74034"/>
    <w:rsid w:val="00E7434D"/>
    <w:rsid w:val="00E743DC"/>
    <w:rsid w:val="00E76619"/>
    <w:rsid w:val="00E77A83"/>
    <w:rsid w:val="00E8105A"/>
    <w:rsid w:val="00E817B6"/>
    <w:rsid w:val="00E81AC3"/>
    <w:rsid w:val="00E8254A"/>
    <w:rsid w:val="00E82F4E"/>
    <w:rsid w:val="00E85E85"/>
    <w:rsid w:val="00E907EB"/>
    <w:rsid w:val="00E9125D"/>
    <w:rsid w:val="00E918AF"/>
    <w:rsid w:val="00E9228B"/>
    <w:rsid w:val="00E92C68"/>
    <w:rsid w:val="00E93048"/>
    <w:rsid w:val="00E93158"/>
    <w:rsid w:val="00E9373D"/>
    <w:rsid w:val="00E94298"/>
    <w:rsid w:val="00E966C0"/>
    <w:rsid w:val="00E967A0"/>
    <w:rsid w:val="00E97446"/>
    <w:rsid w:val="00E97F0C"/>
    <w:rsid w:val="00EA0702"/>
    <w:rsid w:val="00EA092F"/>
    <w:rsid w:val="00EA0D5F"/>
    <w:rsid w:val="00EA10F6"/>
    <w:rsid w:val="00EA2734"/>
    <w:rsid w:val="00EA2C14"/>
    <w:rsid w:val="00EA41CC"/>
    <w:rsid w:val="00EA42BD"/>
    <w:rsid w:val="00EA45F4"/>
    <w:rsid w:val="00EA4F90"/>
    <w:rsid w:val="00EA53FA"/>
    <w:rsid w:val="00EA555A"/>
    <w:rsid w:val="00EA556C"/>
    <w:rsid w:val="00EA6527"/>
    <w:rsid w:val="00EA77E9"/>
    <w:rsid w:val="00EB002C"/>
    <w:rsid w:val="00EB0374"/>
    <w:rsid w:val="00EB0B8D"/>
    <w:rsid w:val="00EB0E04"/>
    <w:rsid w:val="00EB160B"/>
    <w:rsid w:val="00EB1BB1"/>
    <w:rsid w:val="00EB2386"/>
    <w:rsid w:val="00EB270A"/>
    <w:rsid w:val="00EB274A"/>
    <w:rsid w:val="00EB2E9C"/>
    <w:rsid w:val="00EB309C"/>
    <w:rsid w:val="00EB35ED"/>
    <w:rsid w:val="00EB39F1"/>
    <w:rsid w:val="00EB473F"/>
    <w:rsid w:val="00EB5787"/>
    <w:rsid w:val="00EB65F9"/>
    <w:rsid w:val="00EB69FD"/>
    <w:rsid w:val="00EB7493"/>
    <w:rsid w:val="00EC0D7E"/>
    <w:rsid w:val="00EC1BFC"/>
    <w:rsid w:val="00EC45AC"/>
    <w:rsid w:val="00EC4C46"/>
    <w:rsid w:val="00EC619D"/>
    <w:rsid w:val="00EC6822"/>
    <w:rsid w:val="00EC68B3"/>
    <w:rsid w:val="00EC6F74"/>
    <w:rsid w:val="00EC7410"/>
    <w:rsid w:val="00EC7D35"/>
    <w:rsid w:val="00ED0065"/>
    <w:rsid w:val="00ED01A4"/>
    <w:rsid w:val="00ED47FB"/>
    <w:rsid w:val="00ED4F84"/>
    <w:rsid w:val="00ED5A88"/>
    <w:rsid w:val="00ED64E9"/>
    <w:rsid w:val="00ED686C"/>
    <w:rsid w:val="00ED6ADA"/>
    <w:rsid w:val="00ED6D10"/>
    <w:rsid w:val="00ED717D"/>
    <w:rsid w:val="00ED76A5"/>
    <w:rsid w:val="00EE0DD6"/>
    <w:rsid w:val="00EE16FB"/>
    <w:rsid w:val="00EE1A9D"/>
    <w:rsid w:val="00EE298E"/>
    <w:rsid w:val="00EE34DE"/>
    <w:rsid w:val="00EE3AE4"/>
    <w:rsid w:val="00EE3BA3"/>
    <w:rsid w:val="00EE550E"/>
    <w:rsid w:val="00EE5A45"/>
    <w:rsid w:val="00EF0629"/>
    <w:rsid w:val="00EF0B3B"/>
    <w:rsid w:val="00EF0C38"/>
    <w:rsid w:val="00EF1743"/>
    <w:rsid w:val="00EF22F1"/>
    <w:rsid w:val="00EF2F53"/>
    <w:rsid w:val="00EF3E92"/>
    <w:rsid w:val="00EF53B1"/>
    <w:rsid w:val="00EF5780"/>
    <w:rsid w:val="00EF6110"/>
    <w:rsid w:val="00EF73BF"/>
    <w:rsid w:val="00EF78B6"/>
    <w:rsid w:val="00F02033"/>
    <w:rsid w:val="00F02B7C"/>
    <w:rsid w:val="00F03152"/>
    <w:rsid w:val="00F03A67"/>
    <w:rsid w:val="00F048A2"/>
    <w:rsid w:val="00F04A06"/>
    <w:rsid w:val="00F05169"/>
    <w:rsid w:val="00F056B3"/>
    <w:rsid w:val="00F062C1"/>
    <w:rsid w:val="00F06A26"/>
    <w:rsid w:val="00F07C9B"/>
    <w:rsid w:val="00F07ED6"/>
    <w:rsid w:val="00F10CA0"/>
    <w:rsid w:val="00F10F88"/>
    <w:rsid w:val="00F118C7"/>
    <w:rsid w:val="00F12832"/>
    <w:rsid w:val="00F1287B"/>
    <w:rsid w:val="00F1359E"/>
    <w:rsid w:val="00F1382A"/>
    <w:rsid w:val="00F139C5"/>
    <w:rsid w:val="00F13ACA"/>
    <w:rsid w:val="00F13C01"/>
    <w:rsid w:val="00F13EEB"/>
    <w:rsid w:val="00F14516"/>
    <w:rsid w:val="00F1569D"/>
    <w:rsid w:val="00F16854"/>
    <w:rsid w:val="00F16E99"/>
    <w:rsid w:val="00F17446"/>
    <w:rsid w:val="00F200CE"/>
    <w:rsid w:val="00F20618"/>
    <w:rsid w:val="00F20727"/>
    <w:rsid w:val="00F20F8F"/>
    <w:rsid w:val="00F224A2"/>
    <w:rsid w:val="00F2267A"/>
    <w:rsid w:val="00F226F1"/>
    <w:rsid w:val="00F22C39"/>
    <w:rsid w:val="00F235C0"/>
    <w:rsid w:val="00F24E01"/>
    <w:rsid w:val="00F25595"/>
    <w:rsid w:val="00F25BC3"/>
    <w:rsid w:val="00F25BE1"/>
    <w:rsid w:val="00F26D73"/>
    <w:rsid w:val="00F270F7"/>
    <w:rsid w:val="00F273DA"/>
    <w:rsid w:val="00F27C86"/>
    <w:rsid w:val="00F30749"/>
    <w:rsid w:val="00F32A17"/>
    <w:rsid w:val="00F3319C"/>
    <w:rsid w:val="00F34B85"/>
    <w:rsid w:val="00F357F5"/>
    <w:rsid w:val="00F37319"/>
    <w:rsid w:val="00F375A6"/>
    <w:rsid w:val="00F3789E"/>
    <w:rsid w:val="00F379AC"/>
    <w:rsid w:val="00F37EA2"/>
    <w:rsid w:val="00F40011"/>
    <w:rsid w:val="00F40593"/>
    <w:rsid w:val="00F411ED"/>
    <w:rsid w:val="00F412D5"/>
    <w:rsid w:val="00F4419A"/>
    <w:rsid w:val="00F446D9"/>
    <w:rsid w:val="00F45052"/>
    <w:rsid w:val="00F45553"/>
    <w:rsid w:val="00F4762B"/>
    <w:rsid w:val="00F51CEF"/>
    <w:rsid w:val="00F52BCE"/>
    <w:rsid w:val="00F53E66"/>
    <w:rsid w:val="00F541F3"/>
    <w:rsid w:val="00F56BBE"/>
    <w:rsid w:val="00F5705C"/>
    <w:rsid w:val="00F571AB"/>
    <w:rsid w:val="00F57526"/>
    <w:rsid w:val="00F5769B"/>
    <w:rsid w:val="00F578CA"/>
    <w:rsid w:val="00F57CF3"/>
    <w:rsid w:val="00F60183"/>
    <w:rsid w:val="00F61722"/>
    <w:rsid w:val="00F62AF4"/>
    <w:rsid w:val="00F646D7"/>
    <w:rsid w:val="00F6491D"/>
    <w:rsid w:val="00F65632"/>
    <w:rsid w:val="00F65AA5"/>
    <w:rsid w:val="00F65ACB"/>
    <w:rsid w:val="00F65BA4"/>
    <w:rsid w:val="00F65CD2"/>
    <w:rsid w:val="00F66BAD"/>
    <w:rsid w:val="00F66EE1"/>
    <w:rsid w:val="00F6744E"/>
    <w:rsid w:val="00F70C42"/>
    <w:rsid w:val="00F7245E"/>
    <w:rsid w:val="00F73220"/>
    <w:rsid w:val="00F7423B"/>
    <w:rsid w:val="00F758E1"/>
    <w:rsid w:val="00F75F1C"/>
    <w:rsid w:val="00F75FB0"/>
    <w:rsid w:val="00F76826"/>
    <w:rsid w:val="00F77E10"/>
    <w:rsid w:val="00F80C5C"/>
    <w:rsid w:val="00F8424C"/>
    <w:rsid w:val="00F8446F"/>
    <w:rsid w:val="00F8467C"/>
    <w:rsid w:val="00F854B4"/>
    <w:rsid w:val="00F8638B"/>
    <w:rsid w:val="00F86DA2"/>
    <w:rsid w:val="00F879A8"/>
    <w:rsid w:val="00F90040"/>
    <w:rsid w:val="00F9147F"/>
    <w:rsid w:val="00F92052"/>
    <w:rsid w:val="00F93CEA"/>
    <w:rsid w:val="00F93F0F"/>
    <w:rsid w:val="00F945D2"/>
    <w:rsid w:val="00F95EDB"/>
    <w:rsid w:val="00F95FE8"/>
    <w:rsid w:val="00F96029"/>
    <w:rsid w:val="00F96361"/>
    <w:rsid w:val="00F96436"/>
    <w:rsid w:val="00F96CE7"/>
    <w:rsid w:val="00F97035"/>
    <w:rsid w:val="00F9760B"/>
    <w:rsid w:val="00F97D65"/>
    <w:rsid w:val="00FA23D7"/>
    <w:rsid w:val="00FA2B1D"/>
    <w:rsid w:val="00FA342B"/>
    <w:rsid w:val="00FA4952"/>
    <w:rsid w:val="00FA4E90"/>
    <w:rsid w:val="00FA4FF1"/>
    <w:rsid w:val="00FA5078"/>
    <w:rsid w:val="00FA53E8"/>
    <w:rsid w:val="00FA6621"/>
    <w:rsid w:val="00FA67A2"/>
    <w:rsid w:val="00FA72C3"/>
    <w:rsid w:val="00FA7378"/>
    <w:rsid w:val="00FA74C4"/>
    <w:rsid w:val="00FB0773"/>
    <w:rsid w:val="00FB12D9"/>
    <w:rsid w:val="00FB2282"/>
    <w:rsid w:val="00FB22EB"/>
    <w:rsid w:val="00FB23BB"/>
    <w:rsid w:val="00FB26D3"/>
    <w:rsid w:val="00FB27FE"/>
    <w:rsid w:val="00FB35ED"/>
    <w:rsid w:val="00FB56AA"/>
    <w:rsid w:val="00FB5BFF"/>
    <w:rsid w:val="00FB61BF"/>
    <w:rsid w:val="00FB6D42"/>
    <w:rsid w:val="00FB6FFD"/>
    <w:rsid w:val="00FB7600"/>
    <w:rsid w:val="00FB7D9C"/>
    <w:rsid w:val="00FC0C47"/>
    <w:rsid w:val="00FC2605"/>
    <w:rsid w:val="00FC265A"/>
    <w:rsid w:val="00FC33A1"/>
    <w:rsid w:val="00FC364E"/>
    <w:rsid w:val="00FC3AA2"/>
    <w:rsid w:val="00FC4DA6"/>
    <w:rsid w:val="00FC54E7"/>
    <w:rsid w:val="00FC5802"/>
    <w:rsid w:val="00FC5B38"/>
    <w:rsid w:val="00FC5C15"/>
    <w:rsid w:val="00FC7185"/>
    <w:rsid w:val="00FD007A"/>
    <w:rsid w:val="00FD0446"/>
    <w:rsid w:val="00FD0BA9"/>
    <w:rsid w:val="00FD0C2D"/>
    <w:rsid w:val="00FD1393"/>
    <w:rsid w:val="00FD1D8E"/>
    <w:rsid w:val="00FD211E"/>
    <w:rsid w:val="00FD25C5"/>
    <w:rsid w:val="00FD492C"/>
    <w:rsid w:val="00FD6A72"/>
    <w:rsid w:val="00FD74C6"/>
    <w:rsid w:val="00FD773F"/>
    <w:rsid w:val="00FD7BE9"/>
    <w:rsid w:val="00FE014C"/>
    <w:rsid w:val="00FE0601"/>
    <w:rsid w:val="00FE0DBE"/>
    <w:rsid w:val="00FE12D7"/>
    <w:rsid w:val="00FE12F7"/>
    <w:rsid w:val="00FE1DF9"/>
    <w:rsid w:val="00FE1FBD"/>
    <w:rsid w:val="00FE2928"/>
    <w:rsid w:val="00FE3297"/>
    <w:rsid w:val="00FE35EA"/>
    <w:rsid w:val="00FE3A26"/>
    <w:rsid w:val="00FE3A7B"/>
    <w:rsid w:val="00FE401C"/>
    <w:rsid w:val="00FE5CED"/>
    <w:rsid w:val="00FE5E28"/>
    <w:rsid w:val="00FE6484"/>
    <w:rsid w:val="00FE6959"/>
    <w:rsid w:val="00FF1DDF"/>
    <w:rsid w:val="00FF2EAD"/>
    <w:rsid w:val="00FF3400"/>
    <w:rsid w:val="00FF3F2E"/>
    <w:rsid w:val="00FF5255"/>
    <w:rsid w:val="00FF7262"/>
    <w:rsid w:val="00FF7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6B323F4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Times New Roman" w:hAnsi="Arial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2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6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  <w:rsid w:val="006734DD"/>
    <w:pPr>
      <w:widowControl w:val="0"/>
    </w:pPr>
  </w:style>
  <w:style w:type="paragraph" w:styleId="Heading1">
    <w:name w:val="heading 1"/>
    <w:basedOn w:val="Normal"/>
    <w:next w:val="Normal"/>
    <w:link w:val="Heading1Char"/>
    <w:qFormat/>
    <w:rsid w:val="0084549E"/>
    <w:pPr>
      <w:jc w:val="center"/>
      <w:outlineLvl w:val="0"/>
    </w:pPr>
    <w:rPr>
      <w:b/>
      <w:caps/>
      <w:sz w:val="32"/>
    </w:rPr>
  </w:style>
  <w:style w:type="paragraph" w:styleId="Heading2">
    <w:name w:val="heading 2"/>
    <w:basedOn w:val="Heading1"/>
    <w:next w:val="Normal"/>
    <w:qFormat/>
    <w:rsid w:val="0084549E"/>
    <w:pPr>
      <w:outlineLvl w:val="1"/>
    </w:pPr>
    <w:rPr>
      <w:sz w:val="24"/>
    </w:rPr>
  </w:style>
  <w:style w:type="paragraph" w:styleId="Heading3">
    <w:name w:val="heading 3"/>
    <w:basedOn w:val="Normal"/>
    <w:next w:val="Normal"/>
    <w:link w:val="Heading3Char"/>
    <w:qFormat/>
    <w:rsid w:val="003E2D9D"/>
    <w:pPr>
      <w:jc w:val="center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B370A5"/>
    <w:pPr>
      <w:widowControl/>
      <w:jc w:val="both"/>
      <w:outlineLvl w:val="3"/>
    </w:pPr>
    <w:rPr>
      <w:b/>
    </w:rPr>
  </w:style>
  <w:style w:type="paragraph" w:styleId="Heading5">
    <w:name w:val="heading 5"/>
    <w:basedOn w:val="Normal"/>
    <w:next w:val="Normal"/>
    <w:rsid w:val="00D60B1B"/>
    <w:pPr>
      <w:ind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F8446F"/>
    <w:pPr>
      <w:ind w:left="14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rsid w:val="00A1759F"/>
    <w:pPr>
      <w:keepNext/>
      <w:ind w:left="2880"/>
      <w:outlineLvl w:val="6"/>
    </w:pPr>
    <w:rPr>
      <w:b/>
    </w:rPr>
  </w:style>
  <w:style w:type="paragraph" w:styleId="Heading8">
    <w:name w:val="heading 8"/>
    <w:basedOn w:val="Normal"/>
    <w:next w:val="Normal"/>
    <w:rsid w:val="00A1759F"/>
    <w:pPr>
      <w:keepNext/>
      <w:ind w:left="3600"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A1759F"/>
    <w:pPr>
      <w:keepNext/>
      <w:ind w:left="432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A1759F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link w:val="FootnoteTextChar"/>
    <w:rsid w:val="00E743DC"/>
    <w:pPr>
      <w:contextualSpacing/>
    </w:pPr>
    <w:rPr>
      <w:sz w:val="20"/>
    </w:rPr>
  </w:style>
  <w:style w:type="character" w:customStyle="1" w:styleId="Heading3Char">
    <w:name w:val="Heading 3 Char"/>
    <w:link w:val="Heading3"/>
    <w:rsid w:val="003E2D9D"/>
    <w:rPr>
      <w:b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32230"/>
    <w:rPr>
      <w:color w:val="0563C1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character" w:customStyle="1" w:styleId="Heading4Char">
    <w:name w:val="Heading 4 Char"/>
    <w:link w:val="Heading4"/>
    <w:rsid w:val="00B370A5"/>
    <w:rPr>
      <w:b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6734DD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9118DB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uiPriority w:val="99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275032"/>
    <w:pPr>
      <w:keepLines/>
      <w:ind w:left="576" w:hanging="576"/>
    </w:pPr>
  </w:style>
  <w:style w:type="character" w:styleId="EndnoteReference">
    <w:name w:val="endnote reference"/>
    <w:rsid w:val="00D212BA"/>
    <w:rPr>
      <w:rFonts w:ascii="Arial" w:hAnsi="Arial"/>
      <w:sz w:val="24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84549E"/>
    <w:rPr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paragraph" w:styleId="Revision">
    <w:name w:val="Revision"/>
    <w:hidden/>
    <w:uiPriority w:val="99"/>
    <w:semiHidden/>
    <w:rsid w:val="00CE11DF"/>
  </w:style>
  <w:style w:type="character" w:customStyle="1" w:styleId="Heading7Char">
    <w:name w:val="Heading 7 Char"/>
    <w:basedOn w:val="DefaultParagraphFont"/>
    <w:link w:val="Heading7"/>
    <w:rsid w:val="00A1759F"/>
    <w:rPr>
      <w:b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semiHidden/>
    <w:rsid w:val="00D172F6"/>
    <w:rPr>
      <w:b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E743DC"/>
    <w:rPr>
      <w:sz w:val="20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724835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A92304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304"/>
    <w:rPr>
      <w:rFonts w:cs="Arial"/>
      <w:noProof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3639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3639"/>
    <w:rPr>
      <w:rFonts w:ascii="Lucida Grande" w:hAnsi="Lucida Grande" w:cs="Lucida Grande"/>
      <w:sz w:val="24"/>
      <w:szCs w:val="24"/>
    </w:rPr>
  </w:style>
  <w:style w:type="character" w:customStyle="1" w:styleId="EndnoteTextChar">
    <w:name w:val="Endnote Text Char"/>
    <w:link w:val="EndnoteText"/>
    <w:rsid w:val="00275032"/>
    <w:rPr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A2187A"/>
    <w:rPr>
      <w:sz w:val="24"/>
      <w:szCs w:val="24"/>
    </w:rPr>
  </w:style>
  <w:style w:type="numbering" w:customStyle="1" w:styleId="StyleBulletedLeft025Hanging05">
    <w:name w:val="Style Bulleted Left:  0.25&quot; Hanging:  0.5&quot;"/>
    <w:basedOn w:val="NoList"/>
    <w:rsid w:val="00724835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CE26EE"/>
    <w:pPr>
      <w:numPr>
        <w:numId w:val="8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0863C9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EndnoteTextChar"/>
    <w:link w:val="EndNoteBibliographyTitle"/>
    <w:rsid w:val="000863C9"/>
    <w:rPr>
      <w:rFonts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7E72BD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B52D5D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8C56DB"/>
    <w:pPr>
      <w:numPr>
        <w:numId w:val="11"/>
      </w:numPr>
    </w:pPr>
  </w:style>
  <w:style w:type="numbering" w:customStyle="1" w:styleId="StyleNumberedLeft075Hanging1">
    <w:name w:val="Style Numbered Left:  0.75&quot; Hanging:  1&quot;"/>
    <w:basedOn w:val="NoList"/>
    <w:rsid w:val="00DA0631"/>
    <w:pPr>
      <w:numPr>
        <w:numId w:val="12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817286"/>
  </w:style>
  <w:style w:type="paragraph" w:styleId="Caption">
    <w:name w:val="caption"/>
    <w:basedOn w:val="Normal"/>
    <w:next w:val="Normal"/>
    <w:uiPriority w:val="35"/>
    <w:semiHidden/>
    <w:unhideWhenUsed/>
    <w:qFormat/>
    <w:rsid w:val="00817286"/>
    <w:pPr>
      <w:spacing w:after="200"/>
    </w:pPr>
    <w:rPr>
      <w:b/>
      <w:bCs/>
      <w:color w:val="5B9BD5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172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17286"/>
  </w:style>
  <w:style w:type="paragraph" w:styleId="Index1">
    <w:name w:val="index 1"/>
    <w:basedOn w:val="Normal"/>
    <w:next w:val="Normal"/>
    <w:autoRedefine/>
    <w:uiPriority w:val="99"/>
    <w:semiHidden/>
    <w:unhideWhenUsed/>
    <w:rsid w:val="00817286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17286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17286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17286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17286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17286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17286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17286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17286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17286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7286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7286"/>
    <w:rPr>
      <w:b/>
      <w:bCs/>
      <w:i/>
      <w:iCs/>
      <w:color w:val="5B9BD5" w:themeColor="accent1"/>
    </w:rPr>
  </w:style>
  <w:style w:type="paragraph" w:styleId="MacroText">
    <w:name w:val="macro"/>
    <w:link w:val="MacroTextChar"/>
    <w:uiPriority w:val="99"/>
    <w:semiHidden/>
    <w:unhideWhenUsed/>
    <w:rsid w:val="00817286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17286"/>
    <w:rPr>
      <w:rFonts w:ascii="Consolas" w:hAnsi="Consolas"/>
      <w:sz w:val="20"/>
      <w:szCs w:val="20"/>
    </w:rPr>
  </w:style>
  <w:style w:type="paragraph" w:styleId="NoSpacing">
    <w:name w:val="No Spacing"/>
    <w:uiPriority w:val="1"/>
    <w:qFormat/>
    <w:rsid w:val="00817286"/>
    <w:pPr>
      <w:widowControl w:val="0"/>
    </w:pPr>
  </w:style>
  <w:style w:type="paragraph" w:styleId="Quote">
    <w:name w:val="Quote"/>
    <w:basedOn w:val="Normal"/>
    <w:next w:val="Normal"/>
    <w:link w:val="QuoteChar"/>
    <w:uiPriority w:val="29"/>
    <w:qFormat/>
    <w:rsid w:val="00817286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817286"/>
    <w:rPr>
      <w:i/>
      <w:iC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7286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17286"/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17286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817286"/>
  </w:style>
  <w:style w:type="paragraph" w:styleId="Title">
    <w:name w:val="Title"/>
    <w:basedOn w:val="Normal"/>
    <w:next w:val="Normal"/>
    <w:link w:val="TitleChar"/>
    <w:uiPriority w:val="10"/>
    <w:qFormat/>
    <w:rsid w:val="00817286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17286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TOAHeading">
    <w:name w:val="toa heading"/>
    <w:basedOn w:val="Normal"/>
    <w:next w:val="Normal"/>
    <w:uiPriority w:val="99"/>
    <w:semiHidden/>
    <w:unhideWhenUsed/>
    <w:rsid w:val="00817286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C31506"/>
    <w:pPr>
      <w:numPr>
        <w:numId w:val="34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46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2575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9859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6872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725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2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1397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55317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845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3346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017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27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6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516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24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9759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42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11729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558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03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50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0675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2993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209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9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8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3265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2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984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5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7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53668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3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05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86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6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2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7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907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8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33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78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3616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5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6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3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33817C13-B9FC-4A16-8E0D-65AF7F5EF7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427</Words>
  <Characters>243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856</CharactersWithSpaces>
  <SharedDoc>false</SharedDoc>
  <HLinks>
    <vt:vector size="354" baseType="variant">
      <vt:variant>
        <vt:i4>150737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351205126</vt:lpwstr>
      </vt:variant>
      <vt:variant>
        <vt:i4>1507379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351205125</vt:lpwstr>
      </vt:variant>
      <vt:variant>
        <vt:i4>1507379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351205124</vt:lpwstr>
      </vt:variant>
      <vt:variant>
        <vt:i4>1507379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351205123</vt:lpwstr>
      </vt:variant>
      <vt:variant>
        <vt:i4>150737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351205122</vt:lpwstr>
      </vt:variant>
      <vt:variant>
        <vt:i4>150737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351205121</vt:lpwstr>
      </vt:variant>
      <vt:variant>
        <vt:i4>150737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351205120</vt:lpwstr>
      </vt:variant>
      <vt:variant>
        <vt:i4>1310771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351205119</vt:lpwstr>
      </vt:variant>
      <vt:variant>
        <vt:i4>1310771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351205118</vt:lpwstr>
      </vt:variant>
      <vt:variant>
        <vt:i4>1310771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351205117</vt:lpwstr>
      </vt:variant>
      <vt:variant>
        <vt:i4>131077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351205116</vt:lpwstr>
      </vt:variant>
      <vt:variant>
        <vt:i4>131077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351205115</vt:lpwstr>
      </vt:variant>
      <vt:variant>
        <vt:i4>1310771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351205114</vt:lpwstr>
      </vt:variant>
      <vt:variant>
        <vt:i4>131077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351205113</vt:lpwstr>
      </vt:variant>
      <vt:variant>
        <vt:i4>1310771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351205112</vt:lpwstr>
      </vt:variant>
      <vt:variant>
        <vt:i4>131077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351205111</vt:lpwstr>
      </vt:variant>
      <vt:variant>
        <vt:i4>1310771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351205110</vt:lpwstr>
      </vt:variant>
      <vt:variant>
        <vt:i4>1376307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351205109</vt:lpwstr>
      </vt:variant>
      <vt:variant>
        <vt:i4>1376307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351205108</vt:lpwstr>
      </vt:variant>
      <vt:variant>
        <vt:i4>137630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351205107</vt:lpwstr>
      </vt:variant>
      <vt:variant>
        <vt:i4>1376307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51205106</vt:lpwstr>
      </vt:variant>
      <vt:variant>
        <vt:i4>137630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51205105</vt:lpwstr>
      </vt:variant>
      <vt:variant>
        <vt:i4>137630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51205104</vt:lpwstr>
      </vt:variant>
      <vt:variant>
        <vt:i4>137630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51205103</vt:lpwstr>
      </vt:variant>
      <vt:variant>
        <vt:i4>137630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51205102</vt:lpwstr>
      </vt:variant>
      <vt:variant>
        <vt:i4>137630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51205101</vt:lpwstr>
      </vt:variant>
      <vt:variant>
        <vt:i4>1376307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51205100</vt:lpwstr>
      </vt:variant>
      <vt:variant>
        <vt:i4>183505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51205099</vt:lpwstr>
      </vt:variant>
      <vt:variant>
        <vt:i4>1835058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51205098</vt:lpwstr>
      </vt:variant>
      <vt:variant>
        <vt:i4>1835058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51205097</vt:lpwstr>
      </vt:variant>
      <vt:variant>
        <vt:i4>1835058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51205096</vt:lpwstr>
      </vt:variant>
      <vt:variant>
        <vt:i4>1835058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51205095</vt:lpwstr>
      </vt:variant>
      <vt:variant>
        <vt:i4>1835058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51205094</vt:lpwstr>
      </vt:variant>
      <vt:variant>
        <vt:i4>1835058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51205093</vt:lpwstr>
      </vt:variant>
      <vt:variant>
        <vt:i4>183505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51205092</vt:lpwstr>
      </vt:variant>
      <vt:variant>
        <vt:i4>1835058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51205091</vt:lpwstr>
      </vt:variant>
      <vt:variant>
        <vt:i4>183505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51205090</vt:lpwstr>
      </vt:variant>
      <vt:variant>
        <vt:i4>190059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51205089</vt:lpwstr>
      </vt:variant>
      <vt:variant>
        <vt:i4>190059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51205088</vt:lpwstr>
      </vt:variant>
      <vt:variant>
        <vt:i4>190059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51205087</vt:lpwstr>
      </vt:variant>
      <vt:variant>
        <vt:i4>190059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51205086</vt:lpwstr>
      </vt:variant>
      <vt:variant>
        <vt:i4>190059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51205085</vt:lpwstr>
      </vt:variant>
      <vt:variant>
        <vt:i4>190059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51205084</vt:lpwstr>
      </vt:variant>
      <vt:variant>
        <vt:i4>190059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51205083</vt:lpwstr>
      </vt:variant>
      <vt:variant>
        <vt:i4>19005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51205082</vt:lpwstr>
      </vt:variant>
      <vt:variant>
        <vt:i4>190059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51205081</vt:lpwstr>
      </vt:variant>
      <vt:variant>
        <vt:i4>190059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51205080</vt:lpwstr>
      </vt:variant>
      <vt:variant>
        <vt:i4>117969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51205079</vt:lpwstr>
      </vt:variant>
      <vt:variant>
        <vt:i4>117969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51205078</vt:lpwstr>
      </vt:variant>
      <vt:variant>
        <vt:i4>117969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51205077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51205076</vt:lpwstr>
      </vt:variant>
      <vt:variant>
        <vt:i4>117969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51205075</vt:lpwstr>
      </vt:variant>
      <vt:variant>
        <vt:i4>117969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51205074</vt:lpwstr>
      </vt:variant>
      <vt:variant>
        <vt:i4>117969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51205073</vt:lpwstr>
      </vt:variant>
      <vt:variant>
        <vt:i4>117969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51205072</vt:lpwstr>
      </vt:variant>
      <vt:variant>
        <vt:i4>117969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51205071</vt:lpwstr>
      </vt:variant>
      <vt:variant>
        <vt:i4>117969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51205070</vt:lpwstr>
      </vt:variant>
      <vt:variant>
        <vt:i4>124523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51205069</vt:lpwstr>
      </vt:variant>
      <vt:variant>
        <vt:i4>124523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5120506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02-21T23:01:00Z</dcterms:created>
  <dcterms:modified xsi:type="dcterms:W3CDTF">2016-03-14T02:00:00Z</dcterms:modified>
</cp:coreProperties>
</file>